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20FEC7" w14:textId="3BB67A34" w:rsidR="00C209EF" w:rsidRDefault="00C11A86" w:rsidP="003753BC">
      <w:pPr>
        <w:spacing w:line="480" w:lineRule="auto"/>
        <w:jc w:val="center"/>
      </w:pPr>
      <w:r>
        <w:t>Tweet-retweet social networks in the anti-vaccination community</w:t>
      </w:r>
    </w:p>
    <w:p w14:paraId="627AFD79" w14:textId="3A013ACF" w:rsidR="00585EF0" w:rsidRDefault="00585EF0" w:rsidP="003753BC">
      <w:pPr>
        <w:spacing w:line="480" w:lineRule="auto"/>
        <w:rPr>
          <w:b/>
          <w:bCs/>
        </w:rPr>
      </w:pPr>
      <w:r>
        <w:rPr>
          <w:b/>
          <w:bCs/>
        </w:rPr>
        <w:t>Introduction and Rationale</w:t>
      </w:r>
    </w:p>
    <w:p w14:paraId="5C39DF94" w14:textId="31D71C6D" w:rsidR="003C313D" w:rsidRPr="003C313D" w:rsidRDefault="003C313D" w:rsidP="00B70206">
      <w:pPr>
        <w:spacing w:line="480" w:lineRule="auto"/>
        <w:ind w:firstLine="720"/>
      </w:pPr>
      <w:r>
        <w:t xml:space="preserve">Public health officials </w:t>
      </w:r>
      <w:r w:rsidR="00B70206">
        <w:t>have been at odds with</w:t>
      </w:r>
      <w:r w:rsidR="00D424EC">
        <w:t xml:space="preserve"> the vocal anti-vaccination minority since the inception of vaccination itself. Much research has been dedicated to understanding the determinants, predictive traits, and persuasive arguments of the anti-vaccination community in order to </w:t>
      </w:r>
      <w:r w:rsidR="00903D33">
        <w:t xml:space="preserve">develop effective interventions and pro-vaccination campaigns targeting this population. However, little research has questioned the actual persuasiveness of anti-vaccination proponents, </w:t>
      </w:r>
      <w:r w:rsidR="003E5B74">
        <w:t>nor</w:t>
      </w:r>
      <w:r w:rsidR="00903D33">
        <w:t xml:space="preserve"> the susceptibility of </w:t>
      </w:r>
      <w:r w:rsidR="003E5B74">
        <w:t>‘fence-sitters’ (those who have not cemented an opinion on vaccination) to believing misinformation. This dimension is a crucial one to building an effective strategy to combat anti-vaccination misinformation, because resources may be mistakenly allocated to over-insulated online communities that have low risk of persuading anybody. Using a mixture of natural language processing and social network analysis, this study uses two target tweets (one pro- and one anti-vaccination) as case studies to understand the predictive power on users who retweeted one of the target tweets.</w:t>
      </w:r>
    </w:p>
    <w:p w14:paraId="0D3F6CBD" w14:textId="752FED0B" w:rsidR="00585EF0" w:rsidRPr="00585EF0" w:rsidRDefault="00585EF0" w:rsidP="003753BC">
      <w:pPr>
        <w:spacing w:line="480" w:lineRule="auto"/>
        <w:rPr>
          <w:b/>
          <w:bCs/>
        </w:rPr>
      </w:pPr>
      <w:r>
        <w:rPr>
          <w:b/>
          <w:bCs/>
        </w:rPr>
        <w:t>Literature Review</w:t>
      </w:r>
    </w:p>
    <w:p w14:paraId="4A6BB7F9" w14:textId="77777777" w:rsidR="00181A9D" w:rsidRDefault="00181A9D" w:rsidP="00181A9D">
      <w:pPr>
        <w:spacing w:line="480" w:lineRule="auto"/>
        <w:ind w:firstLine="720"/>
      </w:pPr>
      <w:r>
        <w:t xml:space="preserve">Since the invention of vaccination in 1796, the safety of the procedure and the intentions of the medical profession has been questioned by a small, vocal few. The modern-day incarnation of these concerns now resides online, where the majority of the anti-vaccination community lives on twitter </w:t>
      </w:r>
      <w:r>
        <w:fldChar w:fldCharType="begin"/>
      </w:r>
      <w:r>
        <w:instrText xml:space="preserve"> ADDIN ZOTERO_ITEM CSL_CITATION {"citationID":"dLq2DkY9","properties":{"formattedCitation":"(Stahl et al., 2016)","plainCitation":"(Stahl et al., 2016)","noteIndex":0},"citationItems":[{"id":711,"uris":["http://zotero.org/groups/2443642/items/ZG5PNKX5"],"uri":["http://zotero.org/groups/2443642/items/ZG5PNKX5"],"itemData":{"id":711,"type":"article-journal","abstract":"Objective\nVaccine hesitancy is a growing and threatening trend, increasing the risk of disease outbreaks and potentially defeating health authorities’ strategies. We aimed to describe the significant role of social networks and the Internet on vaccine hesitancy, and more generally on vaccine attitudes and behaviors.\nMethods\nPresentation and discussion of lessons learnt from: (i) the monitoring and analysis of web and social network contents on vaccination; (ii) the tracking of Google search terms used by web users; (iii) the analysis of Google search suggestions related to vaccination; (iv) results from the Vaccinoscopie© study, online annual surveys of representative samples of 6500 to 10,000 French mothers, monitoring vaccine behaviors and attitude of French parents as well as vaccination coverage of their children, since 2008; and (v) various studies published in the scientific literature.\nResults\nSocial networks and the web play a major role in disseminating information about vaccination. They have modified the vaccination decision-making process and, more generally, the doctor/patient relationship. The Internet may fuel controversial issues related to vaccination and durably impact public opinion, but it may also provide new tools to fight against vaccine hesitancy.\nConclusion\nVaccine hesitancy should be fought on the Internet battlefield, and for this purpose, communication strategies should take into account new threats and opportunities offered by the web and social networks.\nRésumé\nObjectif\nL’hésitation vaccinale constitue une menace grandissante, à même d’augmenter le risque d’épidémies et de faire échouer les stratégies des autorités sanitaires. L’objectif de cette étude était de décrire le rôle conséquent des réseaux sociaux et d’Internet en matière d’hésitation vaccinale et l’influence qu’ils exercent sur les attitudes et comportements relatifs à la vaccination.\nMéthodes\nPrésentation et description des leçons tirées : (i) d’une analyse du contenu publié sur Internet et sur les réseaux sociaux concernant la vaccination ; (ii) d’une analyse des recherches effectuées par les internautes sur Google ; (iii) d’une analyse des suggestions proposées par Google en matière de vaccination ; (iv) des résultats de l’étude Vaccinoscopie© menée chaque année, depuis 2008, auprès d’échantillons représentatifs de mères françaises (de 6500 à 10 000) dont l’objectif est de suivre les attitudes et comportements des parents français en matière de vaccination et d’évaluer les couvertures vaccinales des enfants ; et (v) de différentes études publiées sur le sujet.\nRésultats\nLes réseaux sociaux et Internet jouent un rôle conséquent en matière de diffusion de l’information vaccinale et modifient le processus décisionnel relatif à la vaccination et, de manière plus générale, la relation médecin/patient. Internet peut parfois alimenter certaines polémiques vaccinales, influençant ainsi l’opinion publique. Cependant, Internet offre également de nouveaux outils de lutte contre l’hésitation vaccinale.\nConclusion\nLa lutte contre l’hésitation vaccinale doit se jouer sur Internet. Les stratégies de communication en la matière doivent donc tenir compte des nouvelles menaces et opportunités offertes par Internet et par les réseaux sociaux.","container-title":"Médecine et Maladies Infectieuses","DOI":"10.1016/j.medmal.2016.02.002","ISSN":"0399-077X","issue":"3","journalAbbreviation":"Médecine et Maladies Infectieuses","language":"en","page":"117-122","source":"ScienceDirect","title":"The impact of the web and social networks on vaccination. New challenges and opportunities offered to fight against vaccine hesitancy","volume":"46","author":[{"family":"Stahl","given":"J. -P."},{"family":"Cohen","given":"R."},{"family":"Denis","given":"F."},{"family":"Gaudelus","given":"J."},{"family":"Martinot","given":"A."},{"family":"Lery","given":"T."},{"family":"Lepetit","given":"H."}],"issued":{"date-parts":[["2016",5,1]]}}}],"schema":"https://github.com/citation-style-language/schema/raw/master/csl-citation.json"} </w:instrText>
      </w:r>
      <w:r>
        <w:fldChar w:fldCharType="separate"/>
      </w:r>
      <w:r w:rsidRPr="00AC3470">
        <w:rPr>
          <w:rFonts w:ascii="Calibri" w:hAnsi="Calibri" w:cs="Calibri"/>
        </w:rPr>
        <w:t>(Stahl et al., 2016)</w:t>
      </w:r>
      <w:r>
        <w:fldChar w:fldCharType="end"/>
      </w:r>
      <w:r>
        <w:t xml:space="preserve">. However, it’s common knowledge that vaccination has increased life expectancy, lowered infant mortality, and nearly eradicated life-threatening illnesses such as pox and polio. Furthermore, current anti-vaccination theories such as a link between the MMR vaccination and autism have been scientifically discredited and the original 1998 article has been retracted </w:t>
      </w:r>
      <w:r>
        <w:fldChar w:fldCharType="begin"/>
      </w:r>
      <w:r>
        <w:instrText xml:space="preserve"> ADDIN ZOTERO_ITEM CSL_CITATION {"citationID":"rqT0FVhp","properties":{"formattedCitation":"(DeStefano &amp; Shimabukuro, 2019)","plainCitation":"(DeStefano &amp; Shimabukuro, 2019)","noteIndex":0},"citationItems":[{"id":762,"uris":["http://zotero.org/groups/2443642/items/WD2XAY9A"],"uri":["http://zotero.org/groups/2443642/items/WD2XAY9A"],"itemData":{"id":762,"type":"article-journal","abstract":"Autism is a developmental disability that can cause significant social, communication, and behavioral challenges. A report published in 1998, but subsequently retracted by the journal, suggested that measles, mumps, and rubella (MMR) vaccine causes autism. However, autism is a neurodevelopmental condition that has a strong genetic component with genesis before one year of age, when MMR vaccine is typically administered. Several epidemiologic studies have not found an association between MMR vaccination and autism, including a study that found that MMR vaccine was not associated with an increased risk of autism even among high-risk children whose older siblings had autism. Despite strong evidence of its safety, some parents are still hesitant to accept MMR vaccination of their children. Decreasing acceptance of MMR vaccination has led to outbreaks or resurgence of measles. Health-care providers have a vital role in maintaining confidence in vaccination and preventing suffering, disability, and death from measles and other vaccine-preventable diseases.","container-title":"Annual Review of Virology","DOI":"10.1146/annurev-virology-092818-015515","ISSN":"2327-0578","issue":"1","journalAbbreviation":"Annu Rev Virol","language":"eng","note":"PMID: 30986133\nPMCID: PMC6768751","page":"585-600","source":"PubMed","title":"The MMR Vaccine and Autism","volume":"6","author":[{"family":"DeStefano","given":"Frank"},{"family":"Shimabukuro","given":"Tom T."}],"issued":{"date-parts":[["2019",9,29]]}}}],"schema":"https://github.com/citation-style-language/schema/raw/master/csl-citation.json"} </w:instrText>
      </w:r>
      <w:r>
        <w:fldChar w:fldCharType="separate"/>
      </w:r>
      <w:r w:rsidRPr="00722CE8">
        <w:rPr>
          <w:rFonts w:ascii="Calibri" w:hAnsi="Calibri" w:cs="Calibri"/>
        </w:rPr>
        <w:t>(DeStefano &amp; Shimabukuro, 2019)</w:t>
      </w:r>
      <w:r>
        <w:fldChar w:fldCharType="end"/>
      </w:r>
      <w:r>
        <w:t xml:space="preserve">. Despite the mounting evidence in support of vaccination and the passing of recent </w:t>
      </w:r>
      <w:r>
        <w:lastRenderedPageBreak/>
        <w:t xml:space="preserve">laws for mandatory vaccination in the United States, the anti-vaccination community remains as an impactful subculture. </w:t>
      </w:r>
    </w:p>
    <w:p w14:paraId="217DA154" w14:textId="77777777" w:rsidR="00181A9D" w:rsidRDefault="00181A9D" w:rsidP="00181A9D">
      <w:pPr>
        <w:spacing w:line="480" w:lineRule="auto"/>
        <w:ind w:firstLine="720"/>
      </w:pPr>
      <w:r>
        <w:t xml:space="preserve">Research into the spread of health misinformation is vital because spreading misinformation can cause enormous lasting effects on both public health and politics. In the case of public health, the relationship is obvious: those who question the efficacy and safety of vaccines are less likely to vaccinate themselves or their children and therefore are placed in increased risk of preventable, life-threatening illnesses such as measles and polio. The relationship is not just conjecture, the Center for Disease Control (CDC) has been reporting on how the anti-vaccination community has contributed to measles outbreaks </w:t>
      </w:r>
      <w:r>
        <w:fldChar w:fldCharType="begin"/>
      </w:r>
      <w:r>
        <w:instrText xml:space="preserve"> ADDIN ZOTERO_ITEM CSL_CITATION {"citationID":"p01C0rfD","properties":{"formattedCitation":"(Patel et al., 2019)","plainCitation":"(Patel et al., 2019)","noteIndex":0},"citationItems":[{"id":767,"uris":["http://zotero.org/groups/2443642/items/3A8RE56Y"],"uri":["http://zotero.org/groups/2443642/items/3A8RE56Y"],"itemData":{"id":767,"type":"article-journal","abstract":"This report updates a previous report and describes progress toward World Health Assembly milestones and regional measles elimination during 2000–2018.","container-title":"MMWR. Morbidity and Mortality Weekly Report","DOI":"10.15585/mmwr.mm6848a1","ISSN":"0149-21951545-861X","journalAbbreviation":"MMWR Morb Mortal Wkly Rep","language":"en-us","source":"www.cdc.gov","title":"Progress Toward Regional Measles Elimination — Worldwide, 2000–2018","URL":"https://www.cdc.gov/mmwr/volumes/68/wr/mm6848a1.htm","volume":"68","author":[{"family":"Patel","given":"Minal K."},{"family":"Dumolard","given":"Laure"},{"family":"Nedelec","given":"Yoann"},{"family":"Sodha","given":"Samir"},{"family":"Steulet","given":"Claudia"},{"family":"Gacic-Dobo","given":"Marta"},{"family":"Kretsinger","given":"Katrina"},{"family":"McFarland","given":"Jeffrey"},{"family":"Rota","given":"Paul A."},{"family":"Goodson","given":"James"}],"accessed":{"date-parts":[["2020",2,29]]},"issued":{"date-parts":[["2019"]]}}}],"schema":"https://github.com/citation-style-language/schema/raw/master/csl-citation.json"} </w:instrText>
      </w:r>
      <w:r>
        <w:fldChar w:fldCharType="separate"/>
      </w:r>
      <w:r w:rsidRPr="00007536">
        <w:rPr>
          <w:rFonts w:ascii="Calibri" w:hAnsi="Calibri" w:cs="Calibri"/>
        </w:rPr>
        <w:t>(Patel et al., 2019)</w:t>
      </w:r>
      <w:r>
        <w:fldChar w:fldCharType="end"/>
      </w:r>
      <w:r>
        <w:t xml:space="preserve">. Herd immunity, the minimum threshold of immunity that a population needs in order to decrease transmission of the infection between susceptible members, is also weakening as the anti-vaccination community grows </w:t>
      </w:r>
      <w:r>
        <w:fldChar w:fldCharType="begin"/>
      </w:r>
      <w:r>
        <w:instrText xml:space="preserve"> ADDIN ZOTERO_ITEM CSL_CITATION {"citationID":"TdLqi90a","properties":{"formattedCitation":"(Fine et al., 2011)","plainCitation":"(Fine et al., 2011)","noteIndex":0},"citationItems":[{"id":764,"uris":["http://zotero.org/groups/2443642/items/PN3YEMQ4"],"uri":["http://zotero.org/groups/2443642/items/PN3YEMQ4"],"itemData":{"id":764,"type":"article-journal","abstract":"Abstract.  The term “herd immunity” is widely used but carries a variety of meanings [1–7]. Some authors use it to describe the proportion immune among individu","container-title":"Clinical Infectious Diseases","DOI":"10.1093/cid/cir007","ISSN":"1058-4838","issue":"7","journalAbbreviation":"Clin Infect Dis","language":"en","page":"911-916","source":"academic.oup.com","title":"“Herd Immunity”: A Rough Guide","title-short":"“Herd Immunity”","volume":"52","author":[{"family":"Fine","given":"Paul"},{"family":"Eames","given":"Ken"},{"family":"Heymann","given":"David L."}],"issued":{"date-parts":[["2011",4,1]]}}}],"schema":"https://github.com/citation-style-language/schema/raw/master/csl-citation.json"} </w:instrText>
      </w:r>
      <w:r>
        <w:fldChar w:fldCharType="separate"/>
      </w:r>
      <w:r w:rsidRPr="00E22DA5">
        <w:rPr>
          <w:rFonts w:ascii="Calibri" w:hAnsi="Calibri" w:cs="Calibri"/>
        </w:rPr>
        <w:t>(Fine et al., 2011)</w:t>
      </w:r>
      <w:r>
        <w:fldChar w:fldCharType="end"/>
      </w:r>
      <w:r>
        <w:t>. Immunity to infectious disease is best produced through vaccination, so decreasing the proportion of vaccinated members in a population increases the opportunity for viral outbreaks.</w:t>
      </w:r>
    </w:p>
    <w:p w14:paraId="6BA2CD22" w14:textId="77777777" w:rsidR="00181A9D" w:rsidRDefault="00181A9D" w:rsidP="00181A9D">
      <w:pPr>
        <w:spacing w:line="480" w:lineRule="auto"/>
        <w:ind w:firstLine="720"/>
      </w:pPr>
      <w:r>
        <w:t xml:space="preserve">In the case of politics, the anti-vaccination community does not seem to have an express political ideology towards liberalism or conservatism </w:t>
      </w:r>
      <w:r>
        <w:fldChar w:fldCharType="begin"/>
      </w:r>
      <w:r>
        <w:instrText xml:space="preserve"> ADDIN ZOTERO_ITEM CSL_CITATION {"citationID":"AGhjatWa","properties":{"formattedCitation":"(Dredze et al., 2017; Rossen et al., 2019)","plainCitation":"(Dredze et al., 2017; Rossen et al., 2019)","noteIndex":0},"citationItems":[{"id":709,"uris":["http://zotero.org/groups/2443642/items/DYH85J7H"],"uri":["http://zotero.org/groups/2443642/items/DYH85J7H"],"itemData":{"id":709,"type":"article-journal","container-title":"Vaccine","DOI":"10.1016/j.vaccine.2017.06.066","ISSN":"0264-410X","issue":"36","journalAbbreviation":"Vaccine","language":"en","page":"4670-4672","source":"ScienceDirect","title":"Vaccine opponents' use of Twitter during the 2016 US presidential election: Implications for practice and policy","title-short":"Vaccine opponents' use of Twitter during the 2016 US presidential election","volume":"35","author":[{"family":"Dredze","given":"Mark"},{"family":"Wood-Doughty","given":"Zachary"},{"family":"Quinn","given":"Sandra Crouse"},{"family":"Broniatowski","given":"David A."}],"issued":{"date-parts":[["2017",8,24]]}}},{"id":680,"uris":["http://zotero.org/groups/2443642/items/D3YIYM9J"],"uri":["http://zotero.org/groups/2443642/items/D3YIYM9J"],"itemData":{"id":680,"type":"article-journal","abstract":"Rationale: Childhood vaccination is a safe and effective way of reducing infectious diseases. Yet, public confidence in vaccination is waning, driven in part by the ‘manufacture of doubt’ by anti-vaccination activists and websites. However, there is little research examining the psychological underpinnings of anti-vaccination rhetoric among parents. Objectives: Here, we examined the structure and moral roots of anti-vaccination attitudes amongst Australian parents active on social media parenting sites. Methods: Participants (N = 296) completed questionnaires assessing their vaccination attitudes, behavioural intentions, and moral preferences. Results: Using Latent Profile Analysis, we identified three profiles (i.e., groups), interpretable as vaccine 'accepters', 'fence sitters', and 'rejecters', each characterised by a distinct pattern of vaccination attitudes and moral preferences. Accepters exhibited positive vaccination attitudes and strong intentions to vaccinate; rejecters exhibited the opposite pattern of responses; whilst fence sitters exhibited an intermediate pattern of responses. Compared to accepters, rejecters and fence sitters exhibited a heightened moral preference for liberty (belief in the rights of the individual) and harm (concern about the wellbeing of others). Compared to acceptors and fence sitters, rejecters exhibited a heightened moral preference for purity (an abhorrence for impurity of body), and a diminished moral preference for authority (deference to those in positions of power). Conclusion: Given the sensitivity of fence sitters and rejecters to liberty-related moral concerns, our research cautions against the use of adversarial approaches—e.g., No Jab, No Pay legislation—that promote vaccination uptake by restricting parental freedoms, as they may backfire amongst parents ambivalent toward vaccination. (PsycINFO Database Record (c) 2019 APA, all rights reserved)","archive_location":"2019-12866-004","container-title":"Social Science &amp; Medicine","DOI":"10.1016/j.socscimed.2019.01.038","ISSN":"0277-9536","journalAbbreviation":"Social Science &amp; Medicine","page":"23-27","source":"EBSCOhost","title":"Accepters, fence sitters, or rejecters: Moral profiles of vaccination attitudes","title-short":"Accepters, fence sitters, or rejecters","volume":"224","author":[{"family":"Rossen","given":"Isabel"},{"family":"Hurlstone","given":"Mark J."},{"family":"Dunlop","given":"Patrick D."},{"family":"Lawrence","given":"Carmen"}],"issued":{"date-parts":[["2019",3]]}}}],"schema":"https://github.com/citation-style-language/schema/raw/master/csl-citation.json"} </w:instrText>
      </w:r>
      <w:r>
        <w:fldChar w:fldCharType="separate"/>
      </w:r>
      <w:r w:rsidRPr="00D5273D">
        <w:rPr>
          <w:rFonts w:ascii="Calibri" w:hAnsi="Calibri" w:cs="Calibri"/>
        </w:rPr>
        <w:t>(Dredze et al., 2017; Rossen et al., 2019)</w:t>
      </w:r>
      <w:r>
        <w:fldChar w:fldCharType="end"/>
      </w:r>
      <w:r>
        <w:t xml:space="preserve">. However, it is within the political interests of the anti-vaccination community to elect government officials that are willing to implement vaccination reducing policies. All fifty states mandate vaccinations for children to enter public school, and most universities also require vaccination. On the state level, some exemptions are available, either on philosophical/religious grounds or on medical grounds like an allergy to vaccine components. A common example of a religious exemption for mandatory vaccination is the Orthodox Jewish community, where vaccines are often not considered kosher. However, five states have eliminated their non-medical exemption policies </w:t>
      </w:r>
      <w:r>
        <w:fldChar w:fldCharType="begin"/>
      </w:r>
      <w:r>
        <w:instrText xml:space="preserve"> ADDIN ZOTERO_ITEM CSL_CITATION {"citationID":"G17I5gOz","properties":{"formattedCitation":"({\\i{}States With Religious and Philosophical Exemptions From School Immunization Requirements}, n.d.)","plainCitation":"(States With Religious and Philosophical Exemptions From School Immunization Requirements, n.d.)","noteIndex":0},"citationItems":[{"id":888,"uris":["http://zotero.org/groups/2443642/items/64ZQVBHJ"],"uri":["http://zotero.org/groups/2443642/items/64ZQVBHJ"],"itemData":{"id":888,"type":"webpage","title":"States With Religious and Philosophical Exemptions From School Immunization Requirements","URL":"https://www.ncsl.org/research/health/school-immunization-exemption-state-laws.aspx","accessed":{"date-parts":[["2020",7,24]]}}}],"schema":"https://github.com/citation-style-language/schema/raw/master/csl-citation.json"} </w:instrText>
      </w:r>
      <w:r>
        <w:fldChar w:fldCharType="separate"/>
      </w:r>
      <w:r w:rsidRPr="00181A9D">
        <w:rPr>
          <w:rFonts w:ascii="Calibri" w:hAnsi="Calibri" w:cs="Calibri"/>
          <w:szCs w:val="24"/>
        </w:rPr>
        <w:t>(</w:t>
      </w:r>
      <w:r w:rsidRPr="00181A9D">
        <w:rPr>
          <w:rFonts w:ascii="Calibri" w:hAnsi="Calibri" w:cs="Calibri"/>
          <w:i/>
          <w:iCs/>
          <w:szCs w:val="24"/>
        </w:rPr>
        <w:t>States With Religious and Philosophical Exemptions From School Immunization Requirements</w:t>
      </w:r>
      <w:r w:rsidRPr="00181A9D">
        <w:rPr>
          <w:rFonts w:ascii="Calibri" w:hAnsi="Calibri" w:cs="Calibri"/>
          <w:szCs w:val="24"/>
        </w:rPr>
        <w:t>, n.d.)</w:t>
      </w:r>
      <w:r>
        <w:fldChar w:fldCharType="end"/>
      </w:r>
      <w:r>
        <w:t xml:space="preserve">, with one notable example being the SB 276 bill in California that was passed on September 9, 2019. This senate bill was a follow-up to the 2015 SB 277, </w:t>
      </w:r>
      <w:r>
        <w:lastRenderedPageBreak/>
        <w:t xml:space="preserve">which had a loophole allowing medical exemptions to be easily fabricated. Anti-vaccination lobbyists strongly opposed both SB 276 and SB 277, with Robert Kennedy Jr. acting as spokesperson </w:t>
      </w:r>
      <w:r>
        <w:fldChar w:fldCharType="begin"/>
      </w:r>
      <w:r>
        <w:instrText xml:space="preserve"> ADDIN ZOTERO_ITEM CSL_CITATION {"citationID":"hDCO7pFr","properties":{"formattedCitation":"(Hassan, 2019; Kluger, 2019)","plainCitation":"(Hassan, 2019; Kluger, 2019)","noteIndex":0},"citationItems":[{"id":887,"uris":["http://zotero.org/groups/2443642/items/LXFGMZQR"],"uri":["http://zotero.org/groups/2443642/items/LXFGMZQR"],"itemData":{"id":887,"type":"article-newspaper","abstract":"Lobbying by celebrity opponents has drawn national attention to a measure that would make medical exemptions to vaccination harder to get.","container-title":"The New York Times","ISSN":"0362-4331","language":"en-US","section":"U.S.","source":"NYTimes.com","title":"Here Is What Jessica Biel Opposes in California’s Vaccine Bill","URL":"https://www.nytimes.com/2019/06/13/us/california-vaccine-bill.html","author":[{"family":"Hassan","given":"Adeel"}],"accessed":{"date-parts":[["2020",7,24]]},"issued":{"date-parts":[["2019",6,13]]}}},{"id":885,"uris":["http://zotero.org/groups/2443642/items/BMV2UGFJ"],"uri":["http://zotero.org/groups/2443642/items/BMV2UGFJ"],"itemData":{"id":885,"type":"article-magazine","abstract":"Vaccine hesitancy was recently named one of 2019's leading threats to global health","container-title":"Time","issue":"24","source":"time.com","title":"“They’re Chipping Away”: Inside the Grassroots Effort to Fight Mandatory Vaccines","title-short":"“They’re Chipping Away”","URL":"https://time.com/5606250/measles-cases-rise-fighting-vaccines/","volume":"193","author":[{"family":"Kluger","given":"Jeffrey"}],"accessed":{"date-parts":[["2020",7,24]]},"issued":{"date-parts":[["2019",6,24]]}}}],"schema":"https://github.com/citation-style-language/schema/raw/master/csl-citation.json"} </w:instrText>
      </w:r>
      <w:r>
        <w:fldChar w:fldCharType="separate"/>
      </w:r>
      <w:r w:rsidRPr="00181A9D">
        <w:rPr>
          <w:rFonts w:ascii="Calibri" w:hAnsi="Calibri" w:cs="Calibri"/>
        </w:rPr>
        <w:t>(Hassan, 2019; Kluger, 2019)</w:t>
      </w:r>
      <w:r>
        <w:fldChar w:fldCharType="end"/>
      </w:r>
      <w:r>
        <w:t>.</w:t>
      </w:r>
    </w:p>
    <w:p w14:paraId="04687E39" w14:textId="4C8DF252" w:rsidR="00181A9D" w:rsidRPr="00181A9D" w:rsidRDefault="00181A9D" w:rsidP="00181A9D">
      <w:pPr>
        <w:spacing w:line="480" w:lineRule="auto"/>
        <w:ind w:firstLine="720"/>
      </w:pPr>
      <w:r>
        <w:t xml:space="preserve">Social scientists are interested in better understanding what exactly leads to ‘vaccine hesitancy,’ which is the choice to delay or reject vaccination for themselves or their children for </w:t>
      </w:r>
      <w:r w:rsidRPr="0067699C">
        <w:t>epidemiological</w:t>
      </w:r>
      <w:r>
        <w:t xml:space="preserve"> or political reasons. The decision to not vaccinate is a complex social and individual process that requires exploration and scientific explanation. This scientific understanding can also inform intervention and outreach, so as to avoid further lowered herd immunity and increased outbreaks. The following is an overview of the current state of scientific literature regarding the anti-vaccination on three units of analysis: the content of anti-vaccination resources (online discourse, news articles, etc.), the individual, and the community. Each level of analysis is characterized by distinct methodologies and theoretical models, but are united towards the goal of understanding what the underlying causes and predictors are of vaccine hesitancy. </w:t>
      </w:r>
    </w:p>
    <w:p w14:paraId="734C80AF" w14:textId="5278EEA8" w:rsidR="00D70AB9" w:rsidRPr="00E31E7C" w:rsidRDefault="00C72627" w:rsidP="00E31E7C">
      <w:pPr>
        <w:spacing w:line="480" w:lineRule="auto"/>
        <w:rPr>
          <w:i/>
          <w:iCs/>
        </w:rPr>
      </w:pPr>
      <w:r w:rsidRPr="00585EF0">
        <w:rPr>
          <w:i/>
          <w:iCs/>
        </w:rPr>
        <w:t>Thematic content of the anti-vaccination argument</w:t>
      </w:r>
    </w:p>
    <w:p w14:paraId="3087DA2A" w14:textId="3F040307" w:rsidR="00500635" w:rsidRDefault="00500635" w:rsidP="00500635">
      <w:pPr>
        <w:spacing w:line="480" w:lineRule="auto"/>
        <w:ind w:firstLine="720"/>
      </w:pPr>
      <w:proofErr w:type="spellStart"/>
      <w:r>
        <w:t>Dredze</w:t>
      </w:r>
      <w:proofErr w:type="spellEnd"/>
      <w:r>
        <w:t xml:space="preserve"> and colleagues researched anti-vaccination lobbying during the 2016 election using tweets containing 1) an anti-vaccination hashtag and 2) a reply/mention of one of the four major presidential candidates (Trump, H. Clinton, Stein, and Johnson). They found that anti-vaccination lobbyists had a positive sentiment for Trump, a negative sentiment for H. Clinton, and a mixed sentiment towards Stein. They also found that the majority of Trump-related tweets claimed that Trump would support anti-vaccination goals such as appoint a new CDC director, investigate the CDC, repeal mandated vaccination, and allow personal or philosophical exemptions. Though the political ideology of this vocal voter group is not inherently liberal </w:t>
      </w:r>
      <w:r w:rsidR="00B70206">
        <w:t>n</w:t>
      </w:r>
      <w:r>
        <w:t xml:space="preserve">or conservative, they were ready to rally behind Trump as the candidate who would support their efforts. </w:t>
      </w:r>
    </w:p>
    <w:p w14:paraId="21E020A4" w14:textId="00D5B0C4" w:rsidR="00E31E7C" w:rsidRDefault="00E31E7C" w:rsidP="00500635">
      <w:pPr>
        <w:spacing w:line="480" w:lineRule="auto"/>
        <w:ind w:firstLine="720"/>
      </w:pPr>
      <w:r>
        <w:lastRenderedPageBreak/>
        <w:t xml:space="preserve">Politics is not the only thing that the vaccine hesitant community talks about. Bradshaw and colleagues </w:t>
      </w:r>
      <w:r>
        <w:fldChar w:fldCharType="begin"/>
      </w:r>
      <w:r>
        <w:instrText xml:space="preserve"> ADDIN ZOTERO_ITEM CSL_CITATION {"citationID":"xywcZzNX","properties":{"formattedCitation":"(2020)","plainCitation":"(2020)","noteIndex":0},"citationItems":[{"id":678,"uris":["http://zotero.org/groups/2443642/items/KNHCDC9J"],"uri":["http://zotero.org/groups/2443642/items/KNHCDC9J"],"itemData":{"id":678,"type":"article-journal","abstract":"Social media has revolutionized health information-seeking behavior with crowd-based medical advice. Decreased vaccination uptake and subsequent disease outbreaks have generally occurred in localized clusters based on social norms; however, geographically unrestricted Facebook networks promote parental vaccination refusal congruent with digital identity formation. Interactions within the largest closed Facebook group for vaccination choice were analyzed through the lens of Social Influence Theory. Anti-vaccination advocates impacted first-time mothers’ expressed vaccination intentions through both informational and normative influence processes. Six overarching themes were identified as strategies used by these individuals to persuade fence sitting parents to delay or decline vaccinations, including: natural solutions, maternal empowerment, distrust of conventional medicine establishment, fear appeals, ‘Russian Roulette’ risk benefit analysis, and misinformation and misunderstandings. (PsycINFO Database Record (c) 2020 APA, all rights reserved)","archive_location":"2020-02905-001","container-title":"Health Communication","DOI":"10.1080/10410236.2020.1712037","ISSN":"1041-0236","journalAbbreviation":"Health Communication","source":"EBSCOhost","title":"Pro-vaxxers get out: Anti-vaccination advocates influence undecided first-time, pregnant, and new mothers on facebook","title-short":"Pro-vaxxers get out","author":[{"family":"Bradshaw","given":"Amanda S."},{"family":"Shelton","given":"Summer S."},{"family":"Wollney","given":"Easton"},{"family":"Treise","given":"Debbie"},{"family":"Auguste","given":"Kendra"}],"issued":{"date-parts":[["2020",1,11]]}},"suppress-author":true}],"schema":"https://github.com/citation-style-language/schema/raw/master/csl-citation.json"} </w:instrText>
      </w:r>
      <w:r>
        <w:fldChar w:fldCharType="separate"/>
      </w:r>
      <w:r w:rsidRPr="00E31E7C">
        <w:rPr>
          <w:rFonts w:ascii="Calibri" w:hAnsi="Calibri" w:cs="Calibri"/>
        </w:rPr>
        <w:t>(2020)</w:t>
      </w:r>
      <w:r>
        <w:fldChar w:fldCharType="end"/>
      </w:r>
      <w:r>
        <w:t xml:space="preserve"> conducted a qualitative analysis of posts and comments on a private Facebook group for</w:t>
      </w:r>
      <w:r w:rsidR="00620CB4">
        <w:t xml:space="preserve"> parents</w:t>
      </w:r>
      <w:r>
        <w:t xml:space="preserve"> against or questioning vaccination. They were interested in w</w:t>
      </w:r>
      <w:r w:rsidR="00620CB4">
        <w:t xml:space="preserve">hat impact social influence has on the decision-making of vaccine-hesitant or fence-sitting mothers using the theoretical model of social influence theory </w:t>
      </w:r>
      <w:r w:rsidR="00B70206">
        <w:fldChar w:fldCharType="begin"/>
      </w:r>
      <w:r w:rsidR="00B70206">
        <w:instrText xml:space="preserve"> ADDIN ZOTERO_ITEM CSL_CITATION {"citationID":"imzMCciQ","properties":{"formattedCitation":"(Kelman, 1958)","plainCitation":"(Kelman, 1958)","noteIndex":0},"citationItems":[{"id":890,"uris":["http://zotero.org/groups/2443642/items/WK8P8K2F"],"uri":["http://zotero.org/groups/2443642/items/WK8P8K2F"],"itemData":{"id":890,"type":"article-journal","container-title":"Journal of Conflict Resolution","issue":"1","page":"51-60","title":"Compliance, identification, and internalization: Three processes of attitude change","title-short":"Compliance, identification, and internalization","volume":"2","author":[{"family":"Kelman","given":"Herbert"}],"issued":{"date-parts":[["1958"]]}}}],"schema":"https://github.com/citation-style-language/schema/raw/master/csl-citation.json"} </w:instrText>
      </w:r>
      <w:r w:rsidR="00B70206">
        <w:fldChar w:fldCharType="separate"/>
      </w:r>
      <w:r w:rsidR="00B70206" w:rsidRPr="00B70206">
        <w:rPr>
          <w:rFonts w:ascii="Calibri" w:hAnsi="Calibri" w:cs="Calibri"/>
        </w:rPr>
        <w:t>(Kelman, 1958)</w:t>
      </w:r>
      <w:r w:rsidR="00B70206">
        <w:fldChar w:fldCharType="end"/>
      </w:r>
      <w:r w:rsidR="00B70206">
        <w:t xml:space="preserve">. </w:t>
      </w:r>
      <w:r w:rsidR="00620CB4">
        <w:t xml:space="preserve">Social influence theory comes in three stages: compliance, identification, and internalization. </w:t>
      </w:r>
      <w:r w:rsidR="00D3597A">
        <w:t xml:space="preserve">Compliance is when a person shows agreement with a belief or an opinion to a desired in-group without necessarily actually agreeing in order to gain awards or avoid punishment. Identification is a step up, where agreement comes from a desire to establish or maintain a social relationship with the desired in-group. The highest level of influence is internalization, where a person accepts influence that is congruent with their own belief system. For example, a mother that already believes that GMOs and pesticide-treated foods are unhealthy for infants might internalize the congruent belief that vaccines are chemical-based and therefore also unhealthy for infants. </w:t>
      </w:r>
    </w:p>
    <w:p w14:paraId="6643CD38" w14:textId="77777777" w:rsidR="00485F69" w:rsidRDefault="00D35703" w:rsidP="00500635">
      <w:pPr>
        <w:spacing w:line="480" w:lineRule="auto"/>
        <w:ind w:firstLine="720"/>
      </w:pPr>
      <w:r>
        <w:t xml:space="preserve">Bradshaw and colleagues found a series of interesting arguments used </w:t>
      </w:r>
      <w:r w:rsidR="00617451">
        <w:t xml:space="preserve">by group members </w:t>
      </w:r>
      <w:r>
        <w:t xml:space="preserve">to influence questioning parents at all three stages of social influence. </w:t>
      </w:r>
      <w:r w:rsidR="00617451">
        <w:t>Members</w:t>
      </w:r>
      <w:r>
        <w:t xml:space="preserve"> </w:t>
      </w:r>
      <w:r w:rsidR="00617451">
        <w:t xml:space="preserve">a) </w:t>
      </w:r>
      <w:r>
        <w:t xml:space="preserve">used </w:t>
      </w:r>
      <w:r w:rsidR="00617451">
        <w:t>external informational resources to make their statements more credible, b) argued that good health can be achieved naturally, c) distrusted medical institutions such as doctors and the CDC, d) appealed to fears regarding side effects (often using anecdotal evidence or graphic images), e) claimed that contracting a vaccine-protected illness (measles, polio, etc.) was less risky than the vaccine itself, and f) treated maternal instinct as the best method for deciding the best for one’s child. In general, the most appealing and influential way to endorse anti-vaccination involved non-credible resources</w:t>
      </w:r>
      <w:r w:rsidR="00485F69">
        <w:t>,</w:t>
      </w:r>
      <w:r w:rsidR="00617451">
        <w:t xml:space="preserve"> misinformation</w:t>
      </w:r>
      <w:r w:rsidR="00485F69">
        <w:t>, or anecdotal evidence within the argument.</w:t>
      </w:r>
    </w:p>
    <w:p w14:paraId="52F50725" w14:textId="3B3CE0E4" w:rsidR="00D35703" w:rsidRDefault="00485F69" w:rsidP="00500635">
      <w:pPr>
        <w:spacing w:line="480" w:lineRule="auto"/>
        <w:ind w:firstLine="720"/>
      </w:pPr>
      <w:r>
        <w:t xml:space="preserve">Speaking of misinformation, a study conducted by Kang and colleagues </w:t>
      </w:r>
      <w:r>
        <w:fldChar w:fldCharType="begin"/>
      </w:r>
      <w:r>
        <w:instrText xml:space="preserve"> ADDIN ZOTERO_ITEM CSL_CITATION {"citationID":"gKVMiqjD","properties":{"formattedCitation":"(2017)","plainCitation":"(2017)","noteIndex":0},"citationItems":[{"id":703,"uris":["http://zotero.org/groups/2443642/items/B9THR326"],"uri":["http://zotero.org/groups/2443642/items/B9THR326"],"itemData":{"id":703,"type":"article-journal","abstract":"Objective\nTo examine current vaccine sentiment on social media by constructing and analyzing semantic networks of vaccine information from highly shared websites of Twitter users in the United States; and to assist public health communication of vaccines.\nBackground\nVaccine hesitancy continues to contribute to suboptimal vaccination coverage in the United States, posing significant risk of disease outbreaks, yet remains poorly understood.\nMethods\nWe constructed semantic networks of vaccine information from internet articles shared by Twitter users in the United States. We analyzed resulting network topology, compared semantic differences, and identified the most salient concepts within networks expressing positive, negative, and neutral vaccine sentiment.\nResults\nThe semantic network of positive vaccine sentiment demonstrated greater cohesiveness in discourse compared to the larger, less-connected network of negative vaccine sentiment. The positive sentiment network centered around parents and focused on communicating health risks and benefits, highlighting medical concepts such as measles, autism, HPV vaccine, vaccine-autism link, meningococcal disease, and MMR vaccine. In contrast, the negative network centered around children and focused on organizational bodies such as CDC, vaccine industry, doctors, mainstream media, pharmaceutical companies, and United States. The prevalence of negative vaccine sentiment was demonstrated through diverse messaging, framed around skepticism and distrust of government organizations that communicate scientific evidence supporting positive vaccine benefits.\nConclusion\nSemantic network analysis of vaccine sentiment in online social media can enhance understanding of the scope and variability of current attitudes and beliefs toward vaccines. Our study synthesizes quantitative and qualitative evidence from an interdisciplinary approach to better understand complex drivers of vaccine hesitancy for public health communication, to improve vaccine confidence and vaccination coverage in the United States.","container-title":"Vaccine","DOI":"10.1016/j.vaccine.2017.05.052","ISSN":"0264-410X","issue":"29","journalAbbreviation":"Vaccine","language":"en","page":"3621-3638","source":"ScienceDirect","title":"Semantic network analysis of vaccine sentiment in online social media","volume":"35","author":[{"family":"Kang","given":"Gloria J."},{"family":"Ewing-Nelson","given":"Sinclair R."},{"family":"Mackey","given":"Lauren"},{"family":"Schlitt","given":"James T."},{"family":"Marathe","given":"Achla"},{"family":"Abbas","given":"Kaja M."},{"family":"Swarup","given":"Samarth"}],"issued":{"date-parts":[["2017",6,22]]}},"suppress-author":true}],"schema":"https://github.com/citation-style-language/schema/raw/master/csl-citation.json"} </w:instrText>
      </w:r>
      <w:r>
        <w:fldChar w:fldCharType="separate"/>
      </w:r>
      <w:r w:rsidRPr="00485F69">
        <w:rPr>
          <w:rFonts w:ascii="Calibri" w:hAnsi="Calibri" w:cs="Calibri"/>
        </w:rPr>
        <w:t>(2017)</w:t>
      </w:r>
      <w:r>
        <w:fldChar w:fldCharType="end"/>
      </w:r>
      <w:r w:rsidR="00617451">
        <w:t xml:space="preserve"> </w:t>
      </w:r>
      <w:r>
        <w:t xml:space="preserve">built a semantic network of prominent themes extracted from pro-vaccination, anti-vaccination, and neutral news sources. </w:t>
      </w:r>
      <w:r w:rsidR="00B730A9">
        <w:t xml:space="preserve">They found that topics covered by the pro-vaccination sources were also generally covered by </w:t>
      </w:r>
      <w:r w:rsidR="00B730A9">
        <w:lastRenderedPageBreak/>
        <w:t xml:space="preserve">the anti-vaccination sources, but not vice versa. For example, both sources covered </w:t>
      </w:r>
      <w:r w:rsidR="0083329A">
        <w:t>‘</w:t>
      </w:r>
      <w:r w:rsidR="00B730A9">
        <w:t>SB-227</w:t>
      </w:r>
      <w:r w:rsidR="0083329A">
        <w:t>’</w:t>
      </w:r>
      <w:r w:rsidR="00B730A9">
        <w:t xml:space="preserve"> (the full documentation of the California public school vaccination policy that SB-276 amended)</w:t>
      </w:r>
      <w:r w:rsidR="0083329A">
        <w:t>,</w:t>
      </w:r>
      <w:r w:rsidR="00B730A9">
        <w:t xml:space="preserve"> but only the anti-vaccination community cover</w:t>
      </w:r>
      <w:r w:rsidR="0083329A">
        <w:t>ed</w:t>
      </w:r>
      <w:r w:rsidR="00B730A9">
        <w:t xml:space="preserve"> </w:t>
      </w:r>
      <w:r w:rsidR="0083329A">
        <w:t xml:space="preserve">‘mercury’ as a major topic. Generally, anti-vaccination articles were more interested in institutions and organizations such as doctors, the CDC, vaccine industry, </w:t>
      </w:r>
      <w:r w:rsidR="00855E0B">
        <w:t xml:space="preserve">and mainstream media than the pro-vaccination articles. Message framing also played an important role regarding the way pro- and anti-vaccination articles wrote about shared topics. Compared to pro-vaccination, anti-vaccination sources were more negative to institutions, had more fear-based terms such as ‘mandated vaccination’ or ‘side effects’, and relied on social commentary more than scientific evidence. The most central topic for the pro-vaccination community was ‘parents’, while the most central topic was ‘children’ for the anti-vaccination community. These findings support Bradshaw and colleagues’ analysis, where distrust in institutions, anecdotal evidence, </w:t>
      </w:r>
      <w:r w:rsidR="007D3CB5">
        <w:t>appeals to fears and maternal instinct were also important to arguing against vaccination. In other words, the articles that anti-vaccination proponents cite likely also contain the same themes and arguments, as well as the same misinformation.</w:t>
      </w:r>
    </w:p>
    <w:p w14:paraId="6FC4BAE1" w14:textId="77777777" w:rsidR="000D75E0" w:rsidRDefault="00C209EF" w:rsidP="003753BC">
      <w:pPr>
        <w:spacing w:line="480" w:lineRule="auto"/>
        <w:rPr>
          <w:i/>
          <w:iCs/>
        </w:rPr>
      </w:pPr>
      <w:r w:rsidRPr="00585EF0">
        <w:rPr>
          <w:i/>
          <w:iCs/>
        </w:rPr>
        <w:t>Individual determinants of vaccine hesitancy</w:t>
      </w:r>
    </w:p>
    <w:p w14:paraId="7E467B40" w14:textId="18BD1D18" w:rsidR="00031A10" w:rsidRDefault="00D07632" w:rsidP="00A91B93">
      <w:pPr>
        <w:spacing w:line="480" w:lineRule="auto"/>
        <w:ind w:firstLine="720"/>
      </w:pPr>
      <w:r>
        <w:t>Distrust in institutions, harm avoidance, protecting the freedom to choose, and body pu</w:t>
      </w:r>
      <w:r w:rsidR="00ED3BD2">
        <w:t>ri</w:t>
      </w:r>
      <w:r>
        <w:t xml:space="preserve">ty are common anti-vaccination arguments at the news level, so it’s unsurprising that these would also be common </w:t>
      </w:r>
      <w:r w:rsidR="00230D7C">
        <w:t>determinants of vaccine hesitancy</w:t>
      </w:r>
      <w:r>
        <w:t xml:space="preserve"> at the individual level.</w:t>
      </w:r>
      <w:r w:rsidR="00230D7C">
        <w:t xml:space="preserve"> </w:t>
      </w:r>
      <w:proofErr w:type="spellStart"/>
      <w:r>
        <w:t>Rossen</w:t>
      </w:r>
      <w:proofErr w:type="spellEnd"/>
      <w:r>
        <w:t xml:space="preserve"> and colleagues </w:t>
      </w:r>
      <w:r>
        <w:fldChar w:fldCharType="begin"/>
      </w:r>
      <w:r>
        <w:instrText xml:space="preserve"> ADDIN ZOTERO_ITEM CSL_CITATION {"citationID":"l7DdBQSN","properties":{"formattedCitation":"(2019)","plainCitation":"(2019)","noteIndex":0},"citationItems":[{"id":680,"uris":["http://zotero.org/groups/2443642/items/D3YIYM9J"],"uri":["http://zotero.org/groups/2443642/items/D3YIYM9J"],"itemData":{"id":680,"type":"article-journal","abstract":"Rationale: Childhood vaccination is a safe and effective way of reducing infectious diseases. Yet, public confidence in vaccination is waning, driven in part by the ‘manufacture of doubt’ by anti-vaccination activists and websites. However, there is little research examining the psychological underpinnings of anti-vaccination rhetoric among parents. Objectives: Here, we examined the structure and moral roots of anti-vaccination attitudes amongst Australian parents active on social media parenting sites. Methods: Participants (N = 296) completed questionnaires assessing their vaccination attitudes, behavioural intentions, and moral preferences. Results: Using Latent Profile Analysis, we identified three profiles (i.e., groups), interpretable as vaccine 'accepters', 'fence sitters', and 'rejecters', each characterised by a distinct pattern of vaccination attitudes and moral preferences. Accepters exhibited positive vaccination attitudes and strong intentions to vaccinate; rejecters exhibited the opposite pattern of responses; whilst fence sitters exhibited an intermediate pattern of responses. Compared to accepters, rejecters and fence sitters exhibited a heightened moral preference for liberty (belief in the rights of the individual) and harm (concern about the wellbeing of others). Compared to acceptors and fence sitters, rejecters exhibited a heightened moral preference for purity (an abhorrence for impurity of body), and a diminished moral preference for authority (deference to those in positions of power). Conclusion: Given the sensitivity of fence sitters and rejecters to liberty-related moral concerns, our research cautions against the use of adversarial approaches—e.g., No Jab, No Pay legislation—that promote vaccination uptake by restricting parental freedoms, as they may backfire amongst parents ambivalent toward vaccination. (PsycINFO Database Record (c) 2019 APA, all rights reserved)","archive_location":"2019-12866-004","container-title":"Social Science &amp; Medicine","DOI":"10.1016/j.socscimed.2019.01.038","ISSN":"0277-9536","journalAbbreviation":"Social Science &amp; Medicine","page":"23-27","source":"EBSCOhost","title":"Accepters, fence sitters, or rejecters: Moral profiles of vaccination attitudes","title-short":"Accepters, fence sitters, or rejecters","volume":"224","author":[{"family":"Rossen","given":"Isabel"},{"family":"Hurlstone","given":"Mark J."},{"family":"Dunlop","given":"Patrick D."},{"family":"Lawrence","given":"Carmen"}],"issued":{"date-parts":[["2019",3]]}},"suppress-author":true}],"schema":"https://github.com/citation-style-language/schema/raw/master/csl-citation.json"} </w:instrText>
      </w:r>
      <w:r>
        <w:fldChar w:fldCharType="separate"/>
      </w:r>
      <w:r w:rsidRPr="00D07632">
        <w:rPr>
          <w:rFonts w:ascii="Calibri" w:hAnsi="Calibri" w:cs="Calibri"/>
        </w:rPr>
        <w:t>(2019)</w:t>
      </w:r>
      <w:r>
        <w:fldChar w:fldCharType="end"/>
      </w:r>
      <w:r>
        <w:t xml:space="preserve"> conducted a moral profile for vaccine accepters, rejectors, and fence-sitters</w:t>
      </w:r>
      <w:r w:rsidR="00A91B93">
        <w:t xml:space="preserve"> using moral foundations theory</w:t>
      </w:r>
      <w:r>
        <w:t>. The</w:t>
      </w:r>
      <w:r w:rsidR="00A91B93">
        <w:t xml:space="preserve"> theory claims that six foundational values determine a participant’s moral profile:</w:t>
      </w:r>
      <w:r>
        <w:t xml:space="preserve"> </w:t>
      </w:r>
      <w:r w:rsidR="00A91B93">
        <w:t xml:space="preserve">“harm (concerned with violations to the safety and wellbeing of others), fairness (concerned with the pursuit of justice), in-group (favoring one's in-group first), authority (a preference for traditional societal structures and deference to those in positions of power), purity (an abhorrence for impurity of body or mind and ‘unnatural’ acts), and liberty (a preference for freedom and the rights of the individual),” </w:t>
      </w:r>
      <w:r w:rsidR="00A91B93">
        <w:fldChar w:fldCharType="begin"/>
      </w:r>
      <w:r w:rsidR="00A91B93">
        <w:instrText xml:space="preserve"> ADDIN ZOTERO_ITEM CSL_CITATION {"citationID":"TGZLgmEg","properties":{"formattedCitation":"(Rossen et al., 2019, p. 24)","plainCitation":"(Rossen et al., 2019, p. 24)","noteIndex":0},"citationItems":[{"id":680,"uris":["http://zotero.org/groups/2443642/items/D3YIYM9J"],"uri":["http://zotero.org/groups/2443642/items/D3YIYM9J"],"itemData":{"id":680,"type":"article-journal","abstract":"Rationale: Childhood vaccination is a safe and effective way of reducing infectious diseases. Yet, public confidence in vaccination is waning, driven in part by the ‘manufacture of doubt’ by anti-vaccination activists and websites. However, there is little research examining the psychological underpinnings of anti-vaccination rhetoric among parents. Objectives: Here, we examined the structure and moral roots of anti-vaccination attitudes amongst Australian parents active on social media parenting sites. Methods: Participants (N = 296) completed questionnaires assessing their vaccination attitudes, behavioural intentions, and moral preferences. Results: Using Latent Profile Analysis, we identified three profiles (i.e., groups), interpretable as vaccine 'accepters', 'fence sitters', and 'rejecters', each characterised by a distinct pattern of vaccination attitudes and moral preferences. Accepters exhibited positive vaccination attitudes and strong intentions to vaccinate; rejecters exhibited the opposite pattern of responses; whilst fence sitters exhibited an intermediate pattern of responses. Compared to accepters, rejecters and fence sitters exhibited a heightened moral preference for liberty (belief in the rights of the individual) and harm (concern about the wellbeing of others). Compared to acceptors and fence sitters, rejecters exhibited a heightened moral preference for purity (an abhorrence for impurity of body), and a diminished moral preference for authority (deference to those in positions of power). Conclusion: Given the sensitivity of fence sitters and rejecters to liberty-related moral concerns, our research cautions against the use of adversarial approaches—e.g., No Jab, No Pay legislation—that promote vaccination uptake by restricting parental freedoms, as they may backfire amongst parents ambivalent toward vaccination. (PsycINFO Database Record (c) 2019 APA, all rights reserved)","archive_location":"2019-12866-004","container-title":"Social Science &amp; Medicine","DOI":"10.1016/j.socscimed.2019.01.038","ISSN":"0277-9536","journalAbbreviation":"Social Science &amp; Medicine","page":"23-27","source":"EBSCOhost","title":"Accepters, fence sitters, or rejecters: Moral profiles of vaccination attitudes","title-short":"Accepters, fence sitters, or rejecters","volume":"224","author":[{"family":"Rossen","given":"Isabel"},{"family":"Hurlstone","given":"Mark J."},{"family":"Dunlop","given":"Patrick D."},{"family":"Lawrence","given":"Carmen"}],"issued":{"date-parts":[["2019",3]]}},"locator":"24"}],"schema":"https://github.com/citation-style-language/schema/raw/master/csl-citation.json"} </w:instrText>
      </w:r>
      <w:r w:rsidR="00A91B93">
        <w:fldChar w:fldCharType="separate"/>
      </w:r>
      <w:r w:rsidR="00A91B93" w:rsidRPr="00A91B93">
        <w:rPr>
          <w:rFonts w:ascii="Calibri" w:hAnsi="Calibri" w:cs="Calibri"/>
        </w:rPr>
        <w:t xml:space="preserve">(Rossen et al., </w:t>
      </w:r>
      <w:r w:rsidR="00A91B93" w:rsidRPr="00A91B93">
        <w:rPr>
          <w:rFonts w:ascii="Calibri" w:hAnsi="Calibri" w:cs="Calibri"/>
        </w:rPr>
        <w:lastRenderedPageBreak/>
        <w:t>2019, p. 24)</w:t>
      </w:r>
      <w:r w:rsidR="00A91B93">
        <w:fldChar w:fldCharType="end"/>
      </w:r>
      <w:r w:rsidR="00A91B93">
        <w:t xml:space="preserve">. </w:t>
      </w:r>
      <w:r w:rsidR="001726AF">
        <w:t>Vaccination rejectors</w:t>
      </w:r>
      <w:r w:rsidR="009C0D51">
        <w:t xml:space="preserve"> and fence-sitters</w:t>
      </w:r>
      <w:r w:rsidR="001726AF">
        <w:t xml:space="preserve">, in particular, were </w:t>
      </w:r>
      <w:r w:rsidR="009C0D51">
        <w:t xml:space="preserve">high in harm, fairness, liberty, and purity, and low in authority when compared to vaccination accepters. </w:t>
      </w:r>
      <w:r w:rsidR="006819B0">
        <w:t>In other words, those who are anti-vaccination care about maintaining the autonomy to make decisions, bodily purity, avoiding harm or danger, and rejecting authority and institutions. In collaboration with Bradshaw and colleagues’ findings, fence-sitters who fit this moral profile may be more susceptible to internalization influence from the anti-vaccination community</w:t>
      </w:r>
      <w:r w:rsidR="00BE63A9">
        <w:t xml:space="preserve">. However, </w:t>
      </w:r>
      <w:proofErr w:type="spellStart"/>
      <w:r w:rsidR="00BE63A9">
        <w:t>Rossen</w:t>
      </w:r>
      <w:proofErr w:type="spellEnd"/>
      <w:r w:rsidR="00BE63A9">
        <w:t xml:space="preserve"> and colleagues found that the majority of fence-sitters actually still intended to vaccinate</w:t>
      </w:r>
      <w:r w:rsidR="00FC773D">
        <w:t>; a surprising contradiction.</w:t>
      </w:r>
    </w:p>
    <w:p w14:paraId="25E86D7F" w14:textId="15BEBDCE" w:rsidR="00A109B1" w:rsidRDefault="00A109B1" w:rsidP="000E3C3D">
      <w:pPr>
        <w:spacing w:line="480" w:lineRule="auto"/>
        <w:ind w:firstLine="720"/>
      </w:pPr>
      <w:r>
        <w:t xml:space="preserve">One thing that most researchers agree upon is that </w:t>
      </w:r>
      <w:r w:rsidR="007F696F">
        <w:t xml:space="preserve">information-seeking and the quality of the information available are important factors in vaccine hesitancy </w:t>
      </w:r>
      <w:r w:rsidR="007F696F">
        <w:fldChar w:fldCharType="begin"/>
      </w:r>
      <w:r w:rsidR="007F696F">
        <w:instrText xml:space="preserve"> ADDIN ZOTERO_ITEM CSL_CITATION {"citationID":"CnHnx3nn","properties":{"formattedCitation":"(Allam et al., 2014; Bradshaw et al., 2020; Kang et al., 2017)","plainCitation":"(Allam et al., 2014; Bradshaw et al., 2020; Kang et al., 2017)","noteIndex":0},"citationItems":[{"id":688,"uris":["http://zotero.org/groups/2443642/items/SUWR56BM"],"uri":["http://zotero.org/groups/2443642/items/SUWR56BM"],"itemData":{"id":688,"type":"article-journal","abstract":"Background: During the past 2 decades, the Internet has evolved to become a necessity in our daily lives. The selection and sorting algorithms of search engines exert tremendous influence over the global spread of information and other communication processes. Objective: This study is concerned with demonstrating the influence of selection and sorting/ranking criteria operating in search engines on users’ knowledge, beliefs, and attitudes of websites about vaccination. In particular, it is to compare the effects of search engines that deliver websites emphasizing on the pro side of vaccination with those focusing on the con side and with normal Google as a control group. Method: We conducted 2 online experiments using manipulated search engines. A pilot study was to verify the existence of dangerous health literacy in connection with searching and using health information on the Internet by exploring the effect of 2 manipulated search engines that yielded either pro or con vaccination sites only, with a group receiving normal Google as control. A pre-post test design was used; participants were American marketing students enrolled in a study-abroad program in Lugano, Switzerland. The second experiment manipulated the search engine by applying different ratios of con versus pro vaccination webpages displayed in the search results. Participants were recruited from Amazon’s Mechanical Turk platform where it was published as a human intelligence task (HIT). Results: Both experiments showed knowledge highest in the group offered only pro vaccination sites (Z = –2.088, P = .03; Kruskal-Wallis H test [H5] = 11.30, P = .04). They acknowledged the importance/benefits (Z = –2.326, P = .02; H₅ = 11.34, P = .04) and effectiveness (Z = –2.230, P = .03) of vaccination more, whereas groups offered antivaccination sites only showed increased concern about effects (Z = –2.582, P = .01; H₅ = 16.88, P = .005) and harmful health outcomes (Z = –2.200, P = .02) of vaccination. Normal Google users perceived information quality to be positive despite a small effect on knowledge and a negative effect on their beliefs and attitudes toward vaccination and willingness to recommend the information (χ²₅ = 14.1, P = .01). More exposure to antivaccination websites lowered participants’ knowledge (J = 4783.5, z = −2.142, P = .03) increased their fear of side effects (J = 6496, z = 2.724, P = .006), and lowered their acknowledgment of benefits (J = 4805, z = –2.067, P = .03). Conclusion: The selection and sorting/ranking criteria of search engines play a vital role in online health information seeking. Search engines delivering websites containing credible and evidence-based medical information impact positively Internet users seeking health information. Whereas sites retrieved by biased search engines create some opinion change in users. These effects are apparently independent of users’ site credibility and evaluation judgments. Users are affected beneficially or detrimentally but are unaware, suggesting they are not consciously perceptive of indicators that steer them toward the credible sources or away from the dangerous ones. In this sense, the online health information seeker is flying blind. (PsycINFO Database Record (c) 2019 APA, all rights reserved)","archive_location":"2014-34037-019","container-title":"Journal of Medical Internet Research","DOI":"10.2196/jmir.2642","ISSN":"1439-4456","issue":"4","journalAbbreviation":"Journal of Medical Internet Research","page":"1-20","source":"EBSCOhost","title":"The impact of search engine selection and sorting criteria on vaccination beliefs and attitudes:Two experiments manipulating Google output","title-short":"The impact of search engine selection and sorting criteria on vaccination beliefs and attitudes","volume":"16","author":[{"family":"Allam","given":"Ahmed"},{"family":"Schulz","given":"Peter Johannes"},{"family":"Nakamoto","given":"Kent"}],"issued":{"date-parts":[["2014",4]]}}},{"id":678,"uris":["http://zotero.org/groups/2443642/items/KNHCDC9J"],"uri":["http://zotero.org/groups/2443642/items/KNHCDC9J"],"itemData":{"id":678,"type":"article-journal","abstract":"Social media has revolutionized health information-seeking behavior with crowd-based medical advice. Decreased vaccination uptake and subsequent disease outbreaks have generally occurred in localized clusters based on social norms; however, geographically unrestricted Facebook networks promote parental vaccination refusal congruent with digital identity formation. Interactions within the largest closed Facebook group for vaccination choice were analyzed through the lens of Social Influence Theory. Anti-vaccination advocates impacted first-time mothers’ expressed vaccination intentions through both informational and normative influence processes. Six overarching themes were identified as strategies used by these individuals to persuade fence sitting parents to delay or decline vaccinations, including: natural solutions, maternal empowerment, distrust of conventional medicine establishment, fear appeals, ‘Russian Roulette’ risk benefit analysis, and misinformation and misunderstandings. (PsycINFO Database Record (c) 2020 APA, all rights reserved)","archive_location":"2020-02905-001","container-title":"Health Communication","DOI":"10.1080/10410236.2020.1712037","ISSN":"1041-0236","journalAbbreviation":"Health Communication","source":"EBSCOhost","title":"Pro-vaxxers get out: Anti-vaccination advocates influence undecided first-time, pregnant, and new mothers on facebook","title-short":"Pro-vaxxers get out","author":[{"family":"Bradshaw","given":"Amanda S."},{"family":"Shelton","given":"Summer S."},{"family":"Wollney","given":"Easton"},{"family":"Treise","given":"Debbie"},{"family":"Auguste","given":"Kendra"}],"issued":{"date-parts":[["2020",1,11]]}}},{"id":703,"uris":["http://zotero.org/groups/2443642/items/B9THR326"],"uri":["http://zotero.org/groups/2443642/items/B9THR326"],"itemData":{"id":703,"type":"article-journal","abstract":"Objective\nTo examine current vaccine sentiment on social media by constructing and analyzing semantic networks of vaccine information from highly shared websites of Twitter users in the United States; and to assist public health communication of vaccines.\nBackground\nVaccine hesitancy continues to contribute to suboptimal vaccination coverage in the United States, posing significant risk of disease outbreaks, yet remains poorly understood.\nMethods\nWe constructed semantic networks of vaccine information from internet articles shared by Twitter users in the United States. We analyzed resulting network topology, compared semantic differences, and identified the most salient concepts within networks expressing positive, negative, and neutral vaccine sentiment.\nResults\nThe semantic network of positive vaccine sentiment demonstrated greater cohesiveness in discourse compared to the larger, less-connected network of negative vaccine sentiment. The positive sentiment network centered around parents and focused on communicating health risks and benefits, highlighting medical concepts such as measles, autism, HPV vaccine, vaccine-autism link, meningococcal disease, and MMR vaccine. In contrast, the negative network centered around children and focused on organizational bodies such as CDC, vaccine industry, doctors, mainstream media, pharmaceutical companies, and United States. The prevalence of negative vaccine sentiment was demonstrated through diverse messaging, framed around skepticism and distrust of government organizations that communicate scientific evidence supporting positive vaccine benefits.\nConclusion\nSemantic network analysis of vaccine sentiment in online social media can enhance understanding of the scope and variability of current attitudes and beliefs toward vaccines. Our study synthesizes quantitative and qualitative evidence from an interdisciplinary approach to better understand complex drivers of vaccine hesitancy for public health communication, to improve vaccine confidence and vaccination coverage in the United States.","container-title":"Vaccine","DOI":"10.1016/j.vaccine.2017.05.052","ISSN":"0264-410X","issue":"29","journalAbbreviation":"Vaccine","language":"en","page":"3621-3638","source":"ScienceDirect","title":"Semantic network analysis of vaccine sentiment in online social media","volume":"35","author":[{"family":"Kang","given":"Gloria J."},{"family":"Ewing-Nelson","given":"Sinclair R."},{"family":"Mackey","given":"Lauren"},{"family":"Schlitt","given":"James T."},{"family":"Marathe","given":"Achla"},{"family":"Abbas","given":"Kaja M."},{"family":"Swarup","given":"Samarth"}],"issued":{"date-parts":[["2017",6,22]]}}}],"schema":"https://github.com/citation-style-language/schema/raw/master/csl-citation.json"} </w:instrText>
      </w:r>
      <w:r w:rsidR="007F696F">
        <w:fldChar w:fldCharType="separate"/>
      </w:r>
      <w:r w:rsidR="007F696F" w:rsidRPr="007F696F">
        <w:rPr>
          <w:rFonts w:ascii="Calibri" w:hAnsi="Calibri" w:cs="Calibri"/>
        </w:rPr>
        <w:t>(Allam et al., 2014; Bradshaw et al., 2020; Kang et al., 2017)</w:t>
      </w:r>
      <w:r w:rsidR="007F696F">
        <w:fldChar w:fldCharType="end"/>
      </w:r>
      <w:r w:rsidR="007F696F">
        <w:t xml:space="preserve">. Misinformation is a pernicious, abundant resource on the internet, and that abundancy has steadily grown since the events of the 2016 election and the coining of ‘fake news.’  </w:t>
      </w:r>
      <w:proofErr w:type="spellStart"/>
      <w:r w:rsidR="000E3C3D" w:rsidRPr="000E3C3D">
        <w:t>Allcott</w:t>
      </w:r>
      <w:proofErr w:type="spellEnd"/>
      <w:r w:rsidR="000E3C3D" w:rsidRPr="000E3C3D">
        <w:t xml:space="preserve"> and Gentzkow </w:t>
      </w:r>
      <w:r w:rsidR="000E3C3D" w:rsidRPr="000E3C3D">
        <w:fldChar w:fldCharType="begin"/>
      </w:r>
      <w:r w:rsidR="000E3C3D" w:rsidRPr="000E3C3D">
        <w:instrText xml:space="preserve"> ADDIN ZOTERO_ITEM CSL_CITATION {"citationID":"qKIpznGF","properties":{"formattedCitation":"(2017)","plainCitation":"(2017)","noteIndex":0},"citationItems":[{"id":619,"uris":["http://zotero.org/groups/2443642/items/EJW9FJFV"],"uri":["http://zotero.org/groups/2443642/items/EJW9FJFV"],"itemData":{"id":619,"type":"article-journal","container-title":"Journal of economic perspectives","issue":"2","page":"211–36","source":"Google Scholar","title":"Social media and fake news in the 2016 election","volume":"31","author":[{"family":"Allcott","given":"Hunt"},{"family":"Gentzkow","given":"Matthew"}],"issued":{"date-parts":[["2017"]]}},"suppress-author":true}],"schema":"https://github.com/citation-style-language/schema/raw/master/csl-citation.json"} </w:instrText>
      </w:r>
      <w:r w:rsidR="000E3C3D" w:rsidRPr="000E3C3D">
        <w:fldChar w:fldCharType="separate"/>
      </w:r>
      <w:r w:rsidR="000E3C3D" w:rsidRPr="000E3C3D">
        <w:t>(2017)</w:t>
      </w:r>
      <w:r w:rsidR="000E3C3D" w:rsidRPr="000E3C3D">
        <w:fldChar w:fldCharType="end"/>
      </w:r>
      <w:r w:rsidR="000E3C3D" w:rsidRPr="000E3C3D">
        <w:t xml:space="preserve"> offer an ‘economics of fake news’ in their study of political fake news headlines in the 2016 election. From the perspective of utility, fake news is cheaper to produce and consume than real news because it requires less journalistic resources and inferring the accuracy of a claim is costly to the consumer’s resources. From the anecdotal perspective, the writers of these articles have generally admitted to two major incentives for spreading fake news: ad revenue </w:t>
      </w:r>
      <w:r w:rsidR="000E3C3D" w:rsidRPr="000E3C3D">
        <w:fldChar w:fldCharType="begin"/>
      </w:r>
      <w:r w:rsidR="001675BD">
        <w:instrText xml:space="preserve"> ADDIN ZOTERO_ITEM CSL_CITATION {"citationID":"ieWTFVGb","properties":{"formattedCitation":"(Dewey, 2016; Soares &amp; Davey-Attlee, n.d.; Subramanian, 2017; Wordsworth, 2018)","plainCitation":"(Dewey, 2016; Soares &amp; Davey-Attlee, n.d.; Subramanian, 2017; Wordsworth, 2018)","noteIndex":0},"citationItems":[{"id":724,"uris":["http://zotero.org/groups/2443642/items/T8R26RZ3"],"uri":["http://zotero.org/groups/2443642/items/T8R26RZ3"],"itemData":{"id":724,"type":"webpage","abstract":"The man responsible for many of this year's viral political hoaxes thinks he may have swung the election.","container-title":"Washington Post","language":"en","title":"Facebook fake-news writer: ‘I think Donald Trump is in the White House because of me’","title-short":"Facebook fake-news writer","URL":"https://www.washingtonpost.com/news/the-intersect/wp/2016/11/17/facebook-fake-news-writer-i-think-donald-trump-is-in-the-white-house-because-of-me/","author":[{"family":"Dewey","given":"Caitlyn"}],"accessed":{"date-parts":[["2020",2,13]]},"issued":{"date-parts":[["2016"]]}}},{"id":779,"uris":["http://zotero.org/groups/2443642/items/LUSENTPQ"],"uri":["http://zotero.org/groups/2443642/items/LUSENTPQ"],"itemData":{"id":779,"type":"webpage","abstract":"There's a whole industry dedicated to producing fake US news in Macedonia – and it's getting ready for 2020","language":"en-US","title":"The fake news machine: Inside a town gearing up for 2020","title-short":"The fake news machine","URL":"https://money.cnn.com/interactive/media/the-macedonia-story/","author":[{"family":"Soares","given":"Isa"},{"family":"Davey-Attlee","given":"Florence"}],"accessed":{"date-parts":[["2020",3,2]]}}},{"id":726,"uris":["http://zotero.org/groups/2443642/items/FNUT95CL"],"uri":["http://zotero.org/groups/2443642/items/FNUT95CL"],"itemData":{"id":726,"type":"article-magazine","abstract":"These guys didn’t care if Trump won or lost. They only wanted pocket money.","container-title":"Wired","ISSN":"1059-1028","language":"en-US","source":"www.wired.com","title":"Meet the Macedonian Teens Who Mastered Fake News and Corrupted the US Election","URL":"https://www.wired.com/2017/02/veles-macedonia-fake-news/","author":[{"family":"Subramanian","given":"Samanth"}],"accessed":{"date-parts":[["2020",2,13]]},"issued":{"date-parts":[["2017",2,15]]}}},{"id":785,"uris":["http://zotero.org/groups/2443642/items/EQNF2TSD"],"uri":["http://zotero.org/groups/2443642/items/EQNF2TSD"],"itemData":{"id":785,"type":"webpage","abstract":"I just wanted to write for a living","container-title":"Medium","language":"en","title":"Confessions of a Fake News Writer","URL":"https://medium.com/s/story/confessions-of-a-fake-news-writer-62d8c3d28c1b","author":[{"family":"Wordsworth","given":"Winston"}],"accessed":{"date-parts":[["2020",3,2]]},"issued":{"date-parts":[["2018",9,26]]}}}],"schema":"https://github.com/citation-style-language/schema/raw/master/csl-citation.json"} </w:instrText>
      </w:r>
      <w:r w:rsidR="000E3C3D" w:rsidRPr="000E3C3D">
        <w:fldChar w:fldCharType="separate"/>
      </w:r>
      <w:r w:rsidR="001675BD" w:rsidRPr="001675BD">
        <w:rPr>
          <w:rFonts w:ascii="Calibri" w:hAnsi="Calibri" w:cs="Calibri"/>
        </w:rPr>
        <w:t>(Dewey, 2016; Soares &amp; Davey-Attlee, n.d.; Subramanian, 2017; Wordsworth, 2018)</w:t>
      </w:r>
      <w:r w:rsidR="000E3C3D" w:rsidRPr="000E3C3D">
        <w:fldChar w:fldCharType="end"/>
      </w:r>
      <w:r w:rsidR="000E3C3D" w:rsidRPr="000E3C3D">
        <w:t xml:space="preserve"> and political ideology </w:t>
      </w:r>
      <w:r w:rsidR="000E3C3D" w:rsidRPr="000E3C3D">
        <w:fldChar w:fldCharType="begin"/>
      </w:r>
      <w:r w:rsidR="001675BD">
        <w:instrText xml:space="preserve"> ADDIN ZOTERO_ITEM CSL_CITATION {"citationID":"d3uN0tbY","properties":{"formattedCitation":"(Oxenham, 2019; Sydell, 2016; Townsend, 2016)","plainCitation":"(Oxenham, 2019; Sydell, 2016; Townsend, 2016)","noteIndex":0},"citationItems":[{"id":783,"uris":["http://zotero.org/groups/2443642/items/H6GT75ZA"],"uri":["http://zotero.org/groups/2443642/items/H6GT75ZA"],"itemData":{"id":783,"type":"webpage","abstract":"In North Macedonia, there’s a small industry of websites publishing misleading and inflammatory political articles targeted at US readers. Simon Oxenham meets a woman who worked there.","language":"en","title":"‘I was a Macedonian fake news writer’","URL":"https://www.bbc.com/future/article/20190528-i-was-a-macedonian-fake-news-writer","author":[{"family":"Oxenham","given":"Simon"}],"accessed":{"date-parts":[["2020",3,2]]},"issued":{"date-parts":[["2019"]]}}},{"id":730,"uris":["http://zotero.org/groups/2443642/items/MX95TN5M"],"uri":["http://zotero.org/groups/2443642/items/MX95TN5M"],"itemData":{"id":730,"type":"webpage","abstract":"\"The whole idea from the start was to build a site that could kind of infiltrate the echo chambers of the alt-right,\" says Jestin Coler, whose company, Disinfomedia, is behind some fake news sites.","container-title":"NPR.org","language":"en","title":"We Tracked Down A Fake-News Creator In The Suburbs. Here's What We Learned","URL":"https://www.npr.org/sections/alltechconsidered/2016/11/23/503146770/npr-finds-the-head-of-a-covert-fake-news-operation-in-the-suburbs","author":[{"family":"Sydell","given":"Laura"}],"accessed":{"date-parts":[["2020",2,13]]},"issued":{"date-parts":[["2016"]]}}},{"id":728,"uris":["http://zotero.org/groups/2443642/items/A8NWHYZM"],"uri":["http://zotero.org/groups/2443642/items/A8NWHYZM"],"itemData":{"id":728,"type":"webpage","abstract":"The secretive website creator whose phony news stories blanketed Facebook before the election explains his motives.","container-title":"Inc.com","title":"The Bizarre Truth Behind the Biggest Pro-Trump Facebook Hoaxes","URL":"https://www.inc.com/tess-townsend/ending-fed-trump-facebook.html","author":[{"family":"Townsend","given":"Tess"}],"accessed":{"date-parts":[["2020",2,13]]},"issued":{"date-parts":[["2016",11,21]]}}}],"schema":"https://github.com/citation-style-language/schema/raw/master/csl-citation.json"} </w:instrText>
      </w:r>
      <w:r w:rsidR="000E3C3D" w:rsidRPr="000E3C3D">
        <w:fldChar w:fldCharType="separate"/>
      </w:r>
      <w:r w:rsidR="001675BD" w:rsidRPr="001675BD">
        <w:rPr>
          <w:rFonts w:ascii="Calibri" w:hAnsi="Calibri" w:cs="Calibri"/>
        </w:rPr>
        <w:t>(Oxenham, 2019; Sydell, 2016; Townsend, 2016)</w:t>
      </w:r>
      <w:r w:rsidR="000E3C3D" w:rsidRPr="000E3C3D">
        <w:fldChar w:fldCharType="end"/>
      </w:r>
      <w:r w:rsidR="000E3C3D" w:rsidRPr="000E3C3D">
        <w:t xml:space="preserve">. In the case of political ideology, there are both liberal and conservative fake news writers that are politically and ideologically motivated to create fake news. However, both liberal and conservative writers were motivated to write anti-Hillary Clinton articles. While one conservative writer wrote anti-Hillary Clinton fake news in order to support Donald Trump </w:t>
      </w:r>
      <w:r w:rsidR="000E3C3D" w:rsidRPr="000E3C3D">
        <w:fldChar w:fldCharType="begin"/>
      </w:r>
      <w:r w:rsidR="000E3C3D" w:rsidRPr="000E3C3D">
        <w:instrText xml:space="preserve"> ADDIN ZOTERO_ITEM CSL_CITATION {"citationID":"WE7XGBKE","properties":{"formattedCitation":"(Townsend, 2016)","plainCitation":"(Townsend, 2016)","noteIndex":0},"citationItems":[{"id":728,"uris":["http://zotero.org/groups/2443642/items/A8NWHYZM"],"uri":["http://zotero.org/groups/2443642/items/A8NWHYZM"],"itemData":{"id":728,"type":"webpage","abstract":"The secretive website creator whose phony news stories blanketed Facebook before the election explains his motives.","container-title":"Inc.com","title":"The Bizarre Truth Behind the Biggest Pro-Trump Facebook Hoaxes","URL":"https://www.inc.com/tess-townsend/ending-fed-trump-facebook.html","author":[{"family":"Townsend","given":"Tess"}],"accessed":{"date-parts":[["2020",2,13]]},"issued":{"date-parts":[["2016",11,21]]}}}],"schema":"https://github.com/citation-style-language/schema/raw/master/csl-citation.json"} </w:instrText>
      </w:r>
      <w:r w:rsidR="000E3C3D" w:rsidRPr="000E3C3D">
        <w:fldChar w:fldCharType="separate"/>
      </w:r>
      <w:r w:rsidR="000E3C3D" w:rsidRPr="000E3C3D">
        <w:t>(Townsend, 2016)</w:t>
      </w:r>
      <w:r w:rsidR="000E3C3D" w:rsidRPr="000E3C3D">
        <w:fldChar w:fldCharType="end"/>
      </w:r>
      <w:r w:rsidR="000E3C3D" w:rsidRPr="000E3C3D">
        <w:t>, a group of liberal fake new writers wrote right-wing fake news stories in order to embarrass conservatives that believe and spread misinformation</w:t>
      </w:r>
      <w:r w:rsidR="001675BD">
        <w:t xml:space="preserve"> </w:t>
      </w:r>
      <w:r w:rsidR="001675BD">
        <w:fldChar w:fldCharType="begin"/>
      </w:r>
      <w:r w:rsidR="001675BD">
        <w:instrText xml:space="preserve"> ADDIN ZOTERO_ITEM CSL_CITATION {"citationID":"ou8gfV7d","properties":{"formattedCitation":"(Sydell, 2016)","plainCitation":"(Sydell, 2016)","noteIndex":0},"citationItems":[{"id":730,"uris":["http://zotero.org/groups/2443642/items/MX95TN5M"],"uri":["http://zotero.org/groups/2443642/items/MX95TN5M"],"itemData":{"id":730,"type":"webpage","abstract":"\"The whole idea from the start was to build a site that could kind of infiltrate the echo chambers of the alt-right,\" says Jestin Coler, whose company, Disinfomedia, is behind some fake news sites.","container-title":"NPR.org","language":"en","title":"We Tracked Down A Fake-News Creator In The Suburbs. Here's What We Learned","URL":"https://www.npr.org/sections/alltechconsidered/2016/11/23/503146770/npr-finds-the-head-of-a-covert-fake-news-operation-in-the-suburbs","author":[{"family":"Sydell","given":"Laura"}],"accessed":{"date-parts":[["2020",2,13]]},"issued":{"date-parts":[["2016"]]}}}],"schema":"https://github.com/citation-style-language/schema/raw/master/csl-citation.json"} </w:instrText>
      </w:r>
      <w:r w:rsidR="001675BD">
        <w:fldChar w:fldCharType="separate"/>
      </w:r>
      <w:r w:rsidR="001675BD" w:rsidRPr="001675BD">
        <w:rPr>
          <w:rFonts w:ascii="Calibri" w:hAnsi="Calibri" w:cs="Calibri"/>
        </w:rPr>
        <w:t>(Sydell, 2016)</w:t>
      </w:r>
      <w:r w:rsidR="001675BD">
        <w:fldChar w:fldCharType="end"/>
      </w:r>
      <w:r w:rsidR="001675BD">
        <w:t xml:space="preserve"> or sneak in leftist sentiment in a palatable format for conservative readers</w:t>
      </w:r>
      <w:r w:rsidR="000E3C3D" w:rsidRPr="000E3C3D">
        <w:t xml:space="preserve"> </w:t>
      </w:r>
      <w:r w:rsidR="000E3C3D" w:rsidRPr="000E3C3D">
        <w:fldChar w:fldCharType="begin"/>
      </w:r>
      <w:r w:rsidR="001675BD">
        <w:instrText xml:space="preserve"> ADDIN ZOTERO_ITEM CSL_CITATION {"citationID":"DRfxs1ty","properties":{"formattedCitation":"(Oxenham, 2019)","plainCitation":"(Oxenham, 2019)","noteIndex":0},"citationItems":[{"id":783,"uris":["http://zotero.org/groups/2443642/items/H6GT75ZA"],"uri":["http://zotero.org/groups/2443642/items/H6GT75ZA"],"itemData":{"id":783,"type":"webpage","abstract":"In North Macedonia, there’s a small industry of websites publishing misleading and inflammatory political articles targeted at US readers. Simon Oxenham meets a woman who worked there.","language":"en","title":"‘I was a Macedonian fake news writer’","URL":"https://www.bbc.com/future/article/20190528-i-was-a-macedonian-fake-news-writer","author":[{"family":"Oxenham","given":"Simon"}],"accessed":{"date-parts":[["2020",3,2]]},"issued":{"date-parts":[["2019"]]}}}],"schema":"https://github.com/citation-style-language/schema/raw/master/csl-citation.json"} </w:instrText>
      </w:r>
      <w:r w:rsidR="000E3C3D" w:rsidRPr="000E3C3D">
        <w:fldChar w:fldCharType="separate"/>
      </w:r>
      <w:r w:rsidR="001675BD" w:rsidRPr="001675BD">
        <w:rPr>
          <w:rFonts w:ascii="Calibri" w:hAnsi="Calibri" w:cs="Calibri"/>
        </w:rPr>
        <w:t>(Oxenham, 2019)</w:t>
      </w:r>
      <w:r w:rsidR="000E3C3D" w:rsidRPr="000E3C3D">
        <w:fldChar w:fldCharType="end"/>
      </w:r>
      <w:r w:rsidR="000E3C3D" w:rsidRPr="000E3C3D">
        <w:t>.</w:t>
      </w:r>
      <w:r w:rsidR="000E3C3D">
        <w:t xml:space="preserve"> </w:t>
      </w:r>
      <w:r w:rsidR="007F696F">
        <w:t xml:space="preserve">Having a savvy </w:t>
      </w:r>
      <w:r w:rsidR="007F696F">
        <w:lastRenderedPageBreak/>
        <w:t xml:space="preserve">understanding of online conventions and reliable indicators of content quality, known as </w:t>
      </w:r>
      <w:r w:rsidR="000E3C3D">
        <w:t>media</w:t>
      </w:r>
      <w:r w:rsidR="007F696F">
        <w:t xml:space="preserve"> literacy, is an important trait for the modern consumer. </w:t>
      </w:r>
    </w:p>
    <w:p w14:paraId="52AB5758" w14:textId="77777777" w:rsidR="006B3AC5" w:rsidRDefault="000E3C3D" w:rsidP="006B3AC5">
      <w:pPr>
        <w:spacing w:line="480" w:lineRule="auto"/>
        <w:ind w:firstLine="720"/>
      </w:pPr>
      <w:r>
        <w:t xml:space="preserve">Most research into media literacy comes in the wake of the ‘fake news’ crisis of the 2016 United States Presidential elections, </w:t>
      </w:r>
      <w:r w:rsidR="00345D9C">
        <w:t xml:space="preserve">so they generally focus on political articles and headlines from that period in time. Though not inherently liberal or conservative, previous research supports the notion that the </w:t>
      </w:r>
      <w:r w:rsidR="00307634">
        <w:t xml:space="preserve">vaccine-hesitant community supported Donald Trump’s candidacy in the 2016 election </w:t>
      </w:r>
      <w:r w:rsidR="00307634">
        <w:fldChar w:fldCharType="begin"/>
      </w:r>
      <w:r w:rsidR="00307634">
        <w:instrText xml:space="preserve"> ADDIN ZOTERO_ITEM CSL_CITATION {"citationID":"qhE4XtUr","properties":{"formattedCitation":"(Dredze et al., 2017)","plainCitation":"(Dredze et al., 2017)","noteIndex":0},"citationItems":[{"id":709,"uris":["http://zotero.org/groups/2443642/items/DYH85J7H"],"uri":["http://zotero.org/groups/2443642/items/DYH85J7H"],"itemData":{"id":709,"type":"article-journal","container-title":"Vaccine","DOI":"10.1016/j.vaccine.2017.06.066","ISSN":"0264-410X","issue":"36","journalAbbreviation":"Vaccine","language":"en","page":"4670-4672","source":"ScienceDirect","title":"Vaccine opponents' use of Twitter during the 2016 US presidential election: Implications for practice and policy","title-short":"Vaccine opponents' use of Twitter during the 2016 US presidential election","volume":"35","author":[{"family":"Dredze","given":"Mark"},{"family":"Wood-Doughty","given":"Zachary"},{"family":"Quinn","given":"Sandra Crouse"},{"family":"Broniatowski","given":"David A."}],"issued":{"date-parts":[["2017",8,24]]}}}],"schema":"https://github.com/citation-style-language/schema/raw/master/csl-citation.json"} </w:instrText>
      </w:r>
      <w:r w:rsidR="00307634">
        <w:fldChar w:fldCharType="separate"/>
      </w:r>
      <w:r w:rsidR="00307634" w:rsidRPr="00307634">
        <w:rPr>
          <w:rFonts w:ascii="Calibri" w:hAnsi="Calibri" w:cs="Calibri"/>
        </w:rPr>
        <w:t>(Dredze et al., 2017)</w:t>
      </w:r>
      <w:r w:rsidR="00307634">
        <w:fldChar w:fldCharType="end"/>
      </w:r>
      <w:r w:rsidR="00307634">
        <w:t xml:space="preserve">. </w:t>
      </w:r>
      <w:r w:rsidR="00ED1873">
        <w:t>Vaccine hesitancy and fake news literacy were parallel concerns during this time, where it was unclear how influential ‘fake news’ was in informing votership</w:t>
      </w:r>
      <w:r w:rsidR="004D602F">
        <w:t xml:space="preserve"> and how influential the small, vocal vaccination community was to Trump’s expected public health policies</w:t>
      </w:r>
      <w:r w:rsidR="00ED1873">
        <w:t>. Multiple studies were conducted regarding voters’ capacity to distinguish between real and fake news</w:t>
      </w:r>
      <w:r w:rsidR="004D602F">
        <w:t xml:space="preserve"> to better understand its impact</w:t>
      </w:r>
      <w:r w:rsidR="00ED1873">
        <w:t xml:space="preserve">. </w:t>
      </w:r>
      <w:proofErr w:type="spellStart"/>
      <w:r w:rsidR="00ED1873">
        <w:t>Allcott</w:t>
      </w:r>
      <w:proofErr w:type="spellEnd"/>
      <w:r w:rsidR="00ED1873">
        <w:t xml:space="preserve"> and Gentzkow </w:t>
      </w:r>
      <w:r w:rsidR="00ED1873">
        <w:fldChar w:fldCharType="begin"/>
      </w:r>
      <w:r w:rsidR="00ED1873">
        <w:instrText xml:space="preserve"> ADDIN ZOTERO_ITEM CSL_CITATION {"citationID":"Izq3mJ4w","properties":{"formattedCitation":"(2017)","plainCitation":"(2017)","noteIndex":0},"citationItems":[{"id":619,"uris":["http://zotero.org/groups/2443642/items/EJW9FJFV"],"uri":["http://zotero.org/groups/2443642/items/EJW9FJFV"],"itemData":{"id":619,"type":"article-journal","container-title":"Journal of economic perspectives","issue":"2","page":"211–36","source":"Google Scholar","title":"Social media and fake news in the 2016 election","volume":"31","author":[{"family":"Allcott","given":"Hunt"},{"family":"Gentzkow","given":"Matthew"}],"issued":{"date-parts":[["2017"]]}},"suppress-author":true}],"schema":"https://github.com/citation-style-language/schema/raw/master/csl-citation.json"} </w:instrText>
      </w:r>
      <w:r w:rsidR="00ED1873">
        <w:fldChar w:fldCharType="separate"/>
      </w:r>
      <w:r w:rsidR="00ED1873" w:rsidRPr="00ED1873">
        <w:rPr>
          <w:rFonts w:ascii="Calibri" w:hAnsi="Calibri" w:cs="Calibri"/>
        </w:rPr>
        <w:t>(2017)</w:t>
      </w:r>
      <w:r w:rsidR="00ED1873">
        <w:fldChar w:fldCharType="end"/>
      </w:r>
      <w:r w:rsidR="00ED1873">
        <w:t xml:space="preserve"> wanted to estimate </w:t>
      </w:r>
      <w:r w:rsidR="004D602F">
        <w:t>how many fake news headlines a</w:t>
      </w:r>
      <w:r w:rsidR="006B3AC5">
        <w:t xml:space="preserve">n average voter saw, as well as study what predicts accurate recognition of real and fake news headlines. They found that the average United States voter was exposed to an estimated one or more fake news headlines during the election campaign, and that education and media literacy were the primary significant predictors of fake news discernment, where lower education and media literacy predicted lower accuracy in differentiating between real and fake news. </w:t>
      </w:r>
    </w:p>
    <w:p w14:paraId="17FDD0F8" w14:textId="4D48847A" w:rsidR="00D34DB7" w:rsidRDefault="006B3AC5" w:rsidP="006B3AC5">
      <w:pPr>
        <w:spacing w:line="480" w:lineRule="auto"/>
        <w:ind w:firstLine="720"/>
      </w:pPr>
      <w:r>
        <w:t xml:space="preserve">These findings are further illuminated by the work of </w:t>
      </w:r>
      <w:proofErr w:type="spellStart"/>
      <w:r>
        <w:t>Effron</w:t>
      </w:r>
      <w:proofErr w:type="spellEnd"/>
      <w:r>
        <w:t xml:space="preserve"> and Raj </w:t>
      </w:r>
      <w:r>
        <w:fldChar w:fldCharType="begin"/>
      </w:r>
      <w:r>
        <w:instrText xml:space="preserve"> ADDIN ZOTERO_ITEM CSL_CITATION {"citationID":"VB2CXl53","properties":{"formattedCitation":"(2020)","plainCitation":"(2020)","noteIndex":0},"citationItems":[{"id":700,"uris":["http://zotero.org/groups/2443642/items/VEVGIUSC"],"uri":["http://zotero.org/groups/2443642/items/VEVGIUSC"],"itemData":{"id":700,"type":"article-journal","abstract":"People may repeatedly encounter the same misinformation when it ?goes viral.? The results of four main experiments (two preregistered) and a pilot experiment (total N = 2,587) suggest that repeatedly encountering misinformation makes it seem less unethical to spread?regardless of whether one believes it. Seeing a fake-news headline one or four times reduced how unethical participants thought it was to publish and share that headline when they saw it again?even when it was clearly labeled as false and participants disbelieved it, and even after we statistically accounted for judgments of how likeable and popular it was. In turn, perceiving the headline as less unethical predicted stronger inclinations to express approval of it online. People were also more likely to actually share repeated headlines than to share new headlines in an experimental setting. We speculate that repeating blatant misinformation may reduce the moral condemnation it receives by making it feel intuitively true, and we discuss other potential mechanisms that might explain this effect.","container-title":"Psychological Science","DOI":"10.1177/0956797619887896","ISSN":"0956-7976","issue":"1","journalAbbreviation":"Psychol Sci","page":"75-87","source":"SAGE Journals","title":"Misinformation and Morality: Encountering Fake-News Headlines Makes Them Seem Less Unethical to Publish and Share","title-short":"Misinformation and Morality","volume":"31","author":[{"family":"Effron","given":"Daniel A."},{"family":"Raj","given":"Medha"}],"issued":{"date-parts":[["2020",1,1]]}},"suppress-author":true}],"schema":"https://github.com/citation-style-language/schema/raw/master/csl-citation.json"} </w:instrText>
      </w:r>
      <w:r>
        <w:fldChar w:fldCharType="separate"/>
      </w:r>
      <w:r w:rsidRPr="006B3AC5">
        <w:rPr>
          <w:rFonts w:ascii="Calibri" w:hAnsi="Calibri" w:cs="Calibri"/>
        </w:rPr>
        <w:t>(2020)</w:t>
      </w:r>
      <w:r>
        <w:fldChar w:fldCharType="end"/>
      </w:r>
      <w:r>
        <w:t xml:space="preserve">, who wanted to understand why fake news propagates online, even when obviously sensationalized. They found that, regardless if the participant believed the headline or not, seeing the headline even once made it seem less unethical to share it. These results in tandem insinuate that misinformation, even when correctly identified, may still be propagated through a social network due to the demoralizing effect of fake news headline exposure and that participants were likely exposed to a fake news headline at least once in 2016. Extrapolating these findings into the anti-vaccination context, it is possible that the same mix of exposure effects, lower media literacy, and lower education </w:t>
      </w:r>
      <w:r w:rsidR="00706110">
        <w:t xml:space="preserve">explain the spread of anti-vaccination </w:t>
      </w:r>
      <w:r w:rsidR="00706110">
        <w:lastRenderedPageBreak/>
        <w:t>misinformation on twitter, especially in the case of hyperlinked or quoted articles with eye-catching or shocking headlines.</w:t>
      </w:r>
    </w:p>
    <w:p w14:paraId="6B1D5614" w14:textId="03A4FDB5" w:rsidR="00C209EF" w:rsidRPr="00585EF0" w:rsidRDefault="00C209EF" w:rsidP="003753BC">
      <w:pPr>
        <w:spacing w:line="480" w:lineRule="auto"/>
        <w:rPr>
          <w:i/>
          <w:iCs/>
        </w:rPr>
      </w:pPr>
      <w:r w:rsidRPr="00585EF0">
        <w:rPr>
          <w:i/>
          <w:iCs/>
        </w:rPr>
        <w:t>Social Network determinants of vaccine hesitancy</w:t>
      </w:r>
    </w:p>
    <w:p w14:paraId="7623E785" w14:textId="0C45F996" w:rsidR="00A109B1" w:rsidRDefault="00A109B1" w:rsidP="00A109B1">
      <w:pPr>
        <w:spacing w:line="480" w:lineRule="auto"/>
        <w:ind w:firstLine="720"/>
      </w:pPr>
      <w:r>
        <w:t>Social behaviors are also a potential predictor of vaccine hesitancy</w:t>
      </w:r>
      <w:r w:rsidR="00784D2D">
        <w:t>, specifically online socialization</w:t>
      </w:r>
      <w:r>
        <w:t xml:space="preserve">. One study on recent mothers wanted to see if intention to vaccinate was related to level of socialization </w:t>
      </w:r>
      <w:r>
        <w:fldChar w:fldCharType="begin"/>
      </w:r>
      <w:r>
        <w:instrText xml:space="preserve"> ADDIN ZOTERO_ITEM CSL_CITATION {"citationID":"2tnJzxih","properties":{"formattedCitation":"(Vrdelja et al., 2018)","plainCitation":"(Vrdelja et al., 2018)","noteIndex":0},"citationItems":[{"id":715,"uris":["http://zotero.org/groups/2443642/items/BEHMM5QH"],"uri":["http://zotero.org/groups/2443642/items/BEHMM5QH"],"itemData":{"id":715,"type":"article-journal","abstract":"Background: Vaccination coverage is dropping in several countries, including Slovenia. More and more people hesitate or even reject vaccinations. As the influence of the internet grows, the question becomes how to communicate about vaccination to parents in order to prevent this drop in vaccination coverage among children. Methods: For the first time in Europe, the Situational Theory of Publics (STOP) has been used in the field of vaccination to segment mothers to subpublics, and to prescribe a clearly defined form of communication for each of the segmented groups. In the survey, 1704 mothers participated who gave birth in 2014 and 2015 in Slovenia. Results: The study showed that mothers react passively to information on vaccination no matter whether they come across it coincidentally or intentionally. Most often, they seek information about vaccination from friends or online. The more concerned they are about the safety of vaccines, the more they search for information about vaccination, and their communication is consequently more active. The mothers that problematize the safety of vaccines more, and are afraid of their adverse events tend to be in favour of alternative options. Conclusions: Our research demonstrated that the STOP can be applied to the field of vaccination. There is a huge need for intensive professional communication about vaccination on the internet and social media. The improvement of the communicational competences of doctors and healthcare workers is essential to achieve better communication with parents and the media, and needs to be focused on mothers and pregnant women. (PsycINFO Database Record (c) 2019 APA, all rights reserved)","archive_location":"2019-28006-029","container-title":"European Journal of Public Health","DOI":"10.1093/eurpub/cky114","ISSN":"1101-1262","issue":"5","journalAbbreviation":"European Journal of Public Health","page":"934-939","source":"EBSCOhost","title":"The growing vaccine hesitancy: Exploring the influence of the internet","title-short":"The growing vaccine hesitancy","volume":"28","author":[{"family":"Vrdelja","given":"Mitja"},{"family":"Kraigher","given":"Alenka"},{"family":"Verčič","given":"Dejan"},{"family":"Kropivnik","given":"Samo"}],"issued":{"date-parts":[["2018",10]]}}}],"schema":"https://github.com/citation-style-language/schema/raw/master/csl-citation.json"} </w:instrText>
      </w:r>
      <w:r>
        <w:fldChar w:fldCharType="separate"/>
      </w:r>
      <w:r w:rsidRPr="009D4833">
        <w:rPr>
          <w:rFonts w:ascii="Calibri" w:hAnsi="Calibri" w:cs="Calibri"/>
        </w:rPr>
        <w:t>(Vrdelja et al., 2018)</w:t>
      </w:r>
      <w:r>
        <w:fldChar w:fldCharType="end"/>
      </w:r>
      <w:r>
        <w:t xml:space="preserve">. The researchers found that higher socialization was correlated with higher concern for vaccination, where seeking information online and amongst other mothers led to higher concern and vice versa, creating a feedback loop. They also found that more active communication was associated with supporting vegetarianism, seeking alternative opinions, and questioning science. From these results, the researchers concluded that the best intervention is to increase the accuracy and informational richness of communication resources online and in new mother social circles. </w:t>
      </w:r>
    </w:p>
    <w:p w14:paraId="19433138" w14:textId="7384B147" w:rsidR="00784D2D" w:rsidRDefault="00AB701C" w:rsidP="00784D2D">
      <w:pPr>
        <w:spacing w:line="480" w:lineRule="auto"/>
        <w:ind w:firstLine="720"/>
      </w:pPr>
      <w:r>
        <w:t xml:space="preserve">The internet is becoming an increasingly popular resource for health information </w:t>
      </w:r>
      <w:r>
        <w:fldChar w:fldCharType="begin"/>
      </w:r>
      <w:r>
        <w:instrText xml:space="preserve"> ADDIN ZOTERO_ITEM CSL_CITATION {"citationID":"r2pWSnge","properties":{"formattedCitation":"(Allam et al., 2014)","plainCitation":"(Allam et al., 2014)","noteIndex":0},"citationItems":[{"id":688,"uris":["http://zotero.org/groups/2443642/items/SUWR56BM"],"uri":["http://zotero.org/groups/2443642/items/SUWR56BM"],"itemData":{"id":688,"type":"article-journal","abstract":"Background: During the past 2 decades, the Internet has evolved to become a necessity in our daily lives. The selection and sorting algorithms of search engines exert tremendous influence over the global spread of information and other communication processes. Objective: This study is concerned with demonstrating the influence of selection and sorting/ranking criteria operating in search engines on users’ knowledge, beliefs, and attitudes of websites about vaccination. In particular, it is to compare the effects of search engines that deliver websites emphasizing on the pro side of vaccination with those focusing on the con side and with normal Google as a control group. Method: We conducted 2 online experiments using manipulated search engines. A pilot study was to verify the existence of dangerous health literacy in connection with searching and using health information on the Internet by exploring the effect of 2 manipulated search engines that yielded either pro or con vaccination sites only, with a group receiving normal Google as control. A pre-post test design was used; participants were American marketing students enrolled in a study-abroad program in Lugano, Switzerland. The second experiment manipulated the search engine by applying different ratios of con versus pro vaccination webpages displayed in the search results. Participants were recruited from Amazon’s Mechanical Turk platform where it was published as a human intelligence task (HIT). Results: Both experiments showed knowledge highest in the group offered only pro vaccination sites (Z = –2.088, P = .03; Kruskal-Wallis H test [H5] = 11.30, P = .04). They acknowledged the importance/benefits (Z = –2.326, P = .02; H₅ = 11.34, P = .04) and effectiveness (Z = –2.230, P = .03) of vaccination more, whereas groups offered antivaccination sites only showed increased concern about effects (Z = –2.582, P = .01; H₅ = 16.88, P = .005) and harmful health outcomes (Z = –2.200, P = .02) of vaccination. Normal Google users perceived information quality to be positive despite a small effect on knowledge and a negative effect on their beliefs and attitudes toward vaccination and willingness to recommend the information (χ²₅ = 14.1, P = .01). More exposure to antivaccination websites lowered participants’ knowledge (J = 4783.5, z = −2.142, P = .03) increased their fear of side effects (J = 6496, z = 2.724, P = .006), and lowered their acknowledgment of benefits (J = 4805, z = –2.067, P = .03). Conclusion: The selection and sorting/ranking criteria of search engines play a vital role in online health information seeking. Search engines delivering websites containing credible and evidence-based medical information impact positively Internet users seeking health information. Whereas sites retrieved by biased search engines create some opinion change in users. These effects are apparently independent of users’ site credibility and evaluation judgments. Users are affected beneficially or detrimentally but are unaware, suggesting they are not consciously perceptive of indicators that steer them toward the credible sources or away from the dangerous ones. In this sense, the online health information seeker is flying blind. (PsycINFO Database Record (c) 2019 APA, all rights reserved)","archive_location":"2014-34037-019","container-title":"Journal of Medical Internet Research","DOI":"10.2196/jmir.2642","ISSN":"1439-4456","issue":"4","journalAbbreviation":"Journal of Medical Internet Research","page":"1-20","source":"EBSCOhost","title":"The impact of search engine selection and sorting criteria on vaccination beliefs and attitudes:Two experiments manipulating Google output","title-short":"The impact of search engine selection and sorting criteria on vaccination beliefs and attitudes","volume":"16","author":[{"family":"Allam","given":"Ahmed"},{"family":"Schulz","given":"Peter Johannes"},{"family":"Nakamoto","given":"Kent"}],"issued":{"date-parts":[["2014",4]]}}}],"schema":"https://github.com/citation-style-language/schema/raw/master/csl-citation.json"} </w:instrText>
      </w:r>
      <w:r>
        <w:fldChar w:fldCharType="separate"/>
      </w:r>
      <w:r w:rsidRPr="00C71BF7">
        <w:rPr>
          <w:rFonts w:ascii="Calibri" w:hAnsi="Calibri" w:cs="Calibri"/>
        </w:rPr>
        <w:t>(Allam et al., 2014)</w:t>
      </w:r>
      <w:r>
        <w:fldChar w:fldCharType="end"/>
      </w:r>
      <w:r>
        <w:t xml:space="preserve">. This is especially true of women, who search for medical information more frequently than men </w:t>
      </w:r>
      <w:r>
        <w:fldChar w:fldCharType="begin"/>
      </w:r>
      <w:r>
        <w:instrText xml:space="preserve"> ADDIN ZOTERO_ITEM CSL_CITATION {"citationID":"zADAYc6K","properties":{"formattedCitation":"(Vrdelja et al., 2018)","plainCitation":"(Vrdelja et al., 2018)","noteIndex":0},"citationItems":[{"id":715,"uris":["http://zotero.org/groups/2443642/items/BEHMM5QH"],"uri":["http://zotero.org/groups/2443642/items/BEHMM5QH"],"itemData":{"id":715,"type":"article-journal","abstract":"Background: Vaccination coverage is dropping in several countries, including Slovenia. More and more people hesitate or even reject vaccinations. As the influence of the internet grows, the question becomes how to communicate about vaccination to parents in order to prevent this drop in vaccination coverage among children. Methods: For the first time in Europe, the Situational Theory of Publics (STOP) has been used in the field of vaccination to segment mothers to subpublics, and to prescribe a clearly defined form of communication for each of the segmented groups. In the survey, 1704 mothers participated who gave birth in 2014 and 2015 in Slovenia. Results: The study showed that mothers react passively to information on vaccination no matter whether they come across it coincidentally or intentionally. Most often, they seek information about vaccination from friends or online. The more concerned they are about the safety of vaccines, the more they search for information about vaccination, and their communication is consequently more active. The mothers that problematize the safety of vaccines more, and are afraid of their adverse events tend to be in favour of alternative options. Conclusions: Our research demonstrated that the STOP can be applied to the field of vaccination. There is a huge need for intensive professional communication about vaccination on the internet and social media. The improvement of the communicational competences of doctors and healthcare workers is essential to achieve better communication with parents and the media, and needs to be focused on mothers and pregnant women. (PsycINFO Database Record (c) 2019 APA, all rights reserved)","archive_location":"2019-28006-029","container-title":"European Journal of Public Health","DOI":"10.1093/eurpub/cky114","ISSN":"1101-1262","issue":"5","journalAbbreviation":"European Journal of Public Health","page":"934-939","source":"EBSCOhost","title":"The growing vaccine hesitancy: Exploring the influence of the internet","title-short":"The growing vaccine hesitancy","volume":"28","author":[{"family":"Vrdelja","given":"Mitja"},{"family":"Kraigher","given":"Alenka"},{"family":"Verčič","given":"Dejan"},{"family":"Kropivnik","given":"Samo"}],"issued":{"date-parts":[["2018",10]]}}}],"schema":"https://github.com/citation-style-language/schema/raw/master/csl-citation.json"} </w:instrText>
      </w:r>
      <w:r>
        <w:fldChar w:fldCharType="separate"/>
      </w:r>
      <w:r w:rsidRPr="00AB701C">
        <w:rPr>
          <w:rFonts w:ascii="Calibri" w:hAnsi="Calibri" w:cs="Calibri"/>
        </w:rPr>
        <w:t>(Vrdelja et al., 2018)</w:t>
      </w:r>
      <w:r>
        <w:fldChar w:fldCharType="end"/>
      </w:r>
      <w:r>
        <w:t>. Vaccine-hesitant parents, especially first-time mothers, may question a doctor or pediatrician’s recommendation to vaccinate their child and will look to their social circles and the internet for alternative information.</w:t>
      </w:r>
      <w:r w:rsidR="005347B7">
        <w:t xml:space="preserve"> However, a study by Allam and colleagues in 2014 found evidence that search engines are incidentall</w:t>
      </w:r>
      <w:r w:rsidR="0005524A">
        <w:t xml:space="preserve">y predisposed to suggesting negative keywords in the case of health-related search queries. Since these questions are rarely asked in the case of perfect health on the part of the user, the underlying search engine optimization has linked health concerns with negative search results such as side effects. </w:t>
      </w:r>
    </w:p>
    <w:p w14:paraId="340A1ED4" w14:textId="6D443A98" w:rsidR="0005524A" w:rsidRDefault="0005524A" w:rsidP="0005524A">
      <w:pPr>
        <w:spacing w:line="480" w:lineRule="auto"/>
        <w:ind w:firstLine="720"/>
      </w:pPr>
      <w:r>
        <w:t xml:space="preserve">The researchers used an experimental design where participants were asked to use a search engine to research vaccination. One third of the participants were given a search engine optimized </w:t>
      </w:r>
      <w:r>
        <w:lastRenderedPageBreak/>
        <w:t>towards scientific and positive medical literature and resources, another third was given a search engine optimized towards negative and threatening resources regarding side effects, and the rest were given the regular Google search engine results. It is unsurprising that participants in the positive search condition were the best educated on</w:t>
      </w:r>
      <w:r w:rsidR="00FB0C2D">
        <w:t>,</w:t>
      </w:r>
      <w:r>
        <w:t xml:space="preserve"> and most supportive of</w:t>
      </w:r>
      <w:r w:rsidR="00FB0C2D">
        <w:t>,</w:t>
      </w:r>
      <w:r>
        <w:t xml:space="preserve"> vaccinat</w:t>
      </w:r>
      <w:r w:rsidR="00FB0C2D">
        <w:t>ion.</w:t>
      </w:r>
      <w:r>
        <w:t xml:space="preserve"> </w:t>
      </w:r>
      <w:r w:rsidR="00FB0C2D">
        <w:t>Also unsurprising is</w:t>
      </w:r>
      <w:r>
        <w:t xml:space="preserve"> that participants in the negative search condition were worse educat</w:t>
      </w:r>
      <w:r w:rsidR="00FB0C2D">
        <w:t>ed</w:t>
      </w:r>
      <w:r>
        <w:t xml:space="preserve"> and most concerned regarding the safety of vaccines. However, a surprising finding is that the Google users felt as if they were more knowledgeable regarding vaccines but actually were not, and also ha</w:t>
      </w:r>
      <w:r w:rsidR="00FB0C2D">
        <w:t>d</w:t>
      </w:r>
      <w:r>
        <w:t xml:space="preserve"> increased concern regarding vaccine safety. These findings are a testament to the surreptitious effect of search engine results.</w:t>
      </w:r>
    </w:p>
    <w:p w14:paraId="35E75789" w14:textId="77777777" w:rsidR="00C774C7" w:rsidRDefault="00C774C7" w:rsidP="00C774C7">
      <w:pPr>
        <w:spacing w:line="480" w:lineRule="auto"/>
        <w:ind w:firstLine="720"/>
      </w:pPr>
      <w:r>
        <w:t xml:space="preserve">When the vaccine-hesitant and fence-sitters go online seeking information through communities of anti-vaccination proponents, as these studies suggest, what do they find? As already described during the thematic content of the anti-vaccination argument section of this literature review, there is plenty of anti-vaccination news sources and other persuasive materials on the internet. However, these materials often need to propagate through online social networks in order to gain an audience. Twitter, for example, allows users to ‘retweet’ a link to a blog post or news article so that any user that follows the </w:t>
      </w:r>
      <w:proofErr w:type="spellStart"/>
      <w:r>
        <w:t>retweeter</w:t>
      </w:r>
      <w:proofErr w:type="spellEnd"/>
      <w:r>
        <w:t xml:space="preserve"> will also be exposed to the link. This tweet can be passed down along the chain indefinitely, but will always be constrained by the structure of the social network itself. </w:t>
      </w:r>
    </w:p>
    <w:p w14:paraId="5A798020" w14:textId="6617E4CB" w:rsidR="00E5131F" w:rsidRDefault="00C774C7" w:rsidP="00E5131F">
      <w:pPr>
        <w:spacing w:line="480" w:lineRule="auto"/>
        <w:ind w:firstLine="720"/>
      </w:pPr>
      <w:r>
        <w:t xml:space="preserve">A study of anti-vaccine discourse on Twitter from 2010 to 2019 described the longitudinal development of the pro- and anti-vaccination community structures </w:t>
      </w:r>
      <w:r>
        <w:fldChar w:fldCharType="begin"/>
      </w:r>
      <w:r>
        <w:instrText xml:space="preserve"> ADDIN ZOTERO_ITEM CSL_CITATION {"citationID":"OrYLxMCU","properties":{"formattedCitation":"(Gunaratne et al., 2019)","plainCitation":"(Gunaratne et al., 2019)","noteIndex":0},"citationItems":[{"id":896,"uris":["http://zotero.org/groups/2443642/items/2I5S4IXS"],"uri":["http://zotero.org/groups/2443642/items/2I5S4IXS"],"itemData":{"id":896,"type":"article-journal","abstract":"Despite vaccination’s role in preventing communicable diseases, misinformation threatens uptake. Social media may disseminate such anti-vaccination messages. We characterized trends in pro- and anti-vaccination discourse on Twitter. All tweets between 2010 and 2019 containing vaccine-related hashtags were identified. Pro- and anti-vaccine tweets and users per quarter (3-months) were tabulated; discussion subcommunities were identified with network analysis. 1,637,712 vaccine-related tweets were identified from 154 pro-vaccine and 125 anti-vaccine hashtags, with 86% of users posting exclusively pro-vaccine and 12% posting exclusively anti-vaccine hashtags. Pro-vaccine tweet volumes are larger than anti-vaccine tweets and consistently increase over time. In contrast, anti-vaccine tweet volumes have decreased since 2014, despite an increasing anti-vaccine user-base. Users infrequently responded across pro/anti-vaccine alignment (0.2%). Despite greater volumes of pro-vaccination discourse in recent years, and the anti-vaccination content userbase being smaller, the anti-vaccine community continues to grow in size. This finding coupled with the minimal inter-communication between communities suggests possible ideological isolation.","container-title":"Vaccine","DOI":"10.1016/j.vaccine.2019.06.086","ISSN":"0264-410X","issue":"35","journalAbbreviation":"Vaccine","language":"en","page":"4867-4871","source":"ScienceDirect","title":"Temporal trends in anti-vaccine discourse on Twitter","volume":"37","author":[{"family":"Gunaratne","given":"Keith"},{"family":"Coomes","given":"Eric A."},{"family":"Haghbayan","given":"Hourmazd"}],"issued":{"date-parts":[["2019",8,14]]}}}],"schema":"https://github.com/citation-style-language/schema/raw/master/csl-citation.json"} </w:instrText>
      </w:r>
      <w:r>
        <w:fldChar w:fldCharType="separate"/>
      </w:r>
      <w:r w:rsidRPr="00C774C7">
        <w:rPr>
          <w:rFonts w:ascii="Calibri" w:hAnsi="Calibri" w:cs="Calibri"/>
        </w:rPr>
        <w:t>(Gunaratne et al., 2019)</w:t>
      </w:r>
      <w:r>
        <w:fldChar w:fldCharType="end"/>
      </w:r>
      <w:r>
        <w:t>. They partitioned the communities based on the hashtag score, where the score represented the arithmetic sum of pro-vaccine (+1) and anti-vaccine (-1) hashtags used within the body of the tweet.</w:t>
      </w:r>
      <w:r w:rsidR="00634798">
        <w:t xml:space="preserve"> They found that </w:t>
      </w:r>
      <w:r w:rsidR="00D15786">
        <w:t>86% of users tweeting about vaccination exclusively tweeted pro-vaccine hashtags, while only 1</w:t>
      </w:r>
      <w:r w:rsidR="002D513F">
        <w:t>2</w:t>
      </w:r>
      <w:r w:rsidR="00D15786">
        <w:t>% exclusively tweeted anti-vaccination hashtags.</w:t>
      </w:r>
      <w:r w:rsidR="002D513F">
        <w:t xml:space="preserve"> Amongst responses to tweets, a larger proportion were of the same alignment (ex. pro-vaccination replies to a pro-vaccination tweet) than were of different alignments. While the proportion of anti-vaccination users is diminutive, anti-vaccination tweets </w:t>
      </w:r>
      <w:r w:rsidR="002D513F">
        <w:lastRenderedPageBreak/>
        <w:t xml:space="preserve">comprised 35% of the total sample of vaccination tweets, while pro-vaccination tweets comprised 64% of the total. So, despite being small in users, the anti-vaccination community is very active in generating tweets. Between 2016 and 2019, the anti-vaccination community had become less vocal (number of tweets has declined), but the userbase doubled in size. </w:t>
      </w:r>
      <w:r w:rsidR="00E5131F">
        <w:t xml:space="preserve">The pro-vaccination and anti-vaccination communities are extremely segregated on twitter, with only 0.2% of users engaging in cross-network communication. </w:t>
      </w:r>
      <w:r w:rsidR="00F52AD6">
        <w:t>This description of the Twitter vaccination debate over time</w:t>
      </w:r>
      <w:r w:rsidR="00E5131F">
        <w:t xml:space="preserve"> also translate</w:t>
      </w:r>
      <w:r w:rsidR="00F52AD6">
        <w:t>s</w:t>
      </w:r>
      <w:r w:rsidR="00E5131F">
        <w:t xml:space="preserve"> to Facebook’s anti- and pro-vaccination network structure</w:t>
      </w:r>
      <w:r w:rsidR="00F52AD6">
        <w:t xml:space="preserve"> over time</w:t>
      </w:r>
      <w:r w:rsidR="00E5131F">
        <w:t xml:space="preserve"> </w:t>
      </w:r>
      <w:r w:rsidR="00E5131F">
        <w:fldChar w:fldCharType="begin"/>
      </w:r>
      <w:r w:rsidR="00E5131F">
        <w:instrText xml:space="preserve"> ADDIN ZOTERO_ITEM CSL_CITATION {"citationID":"5xyG0IV3","properties":{"formattedCitation":"(Schmidt et al., 2018)","plainCitation":"(Schmidt et al., 2018)","noteIndex":0},"citationItems":[{"id":706,"uris":["http://zotero.org/groups/2443642/items/9MGVVS33"],"uri":["http://zotero.org/groups/2443642/items/9MGVVS33"],"itemData":{"id":706,"type":"article-journal","abstract":"Background\nVaccine hesitancy has been recognized as a major global health threat. Having access to any type of information in social media has been suggested as a potential influence on the growth of anti-vaccination groups. Recent studies w.r.t. other topics than vaccination show that access to a wide amount of content through the Internet without intermediaries resolved into major segregation of the users in polarized groups. Users select information adhering to theirs system of beliefs and tend to ignore dissenting information.\nObjectives\nThe goal was to assess whether users’ attitudes are polarized on the topic of vaccination on Facebook and how this polarization develops over time.\nMethods\nWe perform a thorough quantitative analysis by studying the interaction of 2.6 M users with 298,018 Facebook posts over a time span of seven years and 5 months. We applied community detection algorithms to automatically detect the emergence of communities accounting for the users’ activity on the pages. Also, we quantified the cohesiveness of these communities over time.\nResults\nOur findings show that the consumption of content about vaccines is dominated by the echo chamber effect and that polarization increased over the years. Well-segregated communities emerge from the users’ consumption habits i.e., the majority of users consume information in favor or against vaccines, not both.\nConclusion\nThe existence of echo chambers may explain why social-media campaigns that provide accurate information have limited reach and be effective only in sub-groups, even fomenting further opinion polarization. The introduction of dissenting information into a sub-group is disregarded and can produce a backfire effect, thus reinforcing the pre-existing opinions within the sub-group. Public health professionals should try to understand the contents of these echo chambers, for example by getting passively involved in such groups. Only then it will be possible to find effective ways of countering anti-vaccination thinking.","container-title":"Vaccine","DOI":"10.1016/j.vaccine.2018.05.040","ISSN":"0264-410X","issue":"25","journalAbbreviation":"Vaccine","language":"en","page":"3606-3612","source":"ScienceDirect","title":"Polarization of the vaccination debate on Facebook","volume":"36","author":[{"family":"Schmidt","given":"Ana Lucía"},{"family":"Zollo","given":"Fabiana"},{"family":"Scala","given":"Antonio"},{"family":"Betsch","given":"Cornelia"},{"family":"Quattrociocchi","given":"Walter"}],"issued":{"date-parts":[["2018",6,14]]}}}],"schema":"https://github.com/citation-style-language/schema/raw/master/csl-citation.json"} </w:instrText>
      </w:r>
      <w:r w:rsidR="00E5131F">
        <w:fldChar w:fldCharType="separate"/>
      </w:r>
      <w:r w:rsidR="00E5131F" w:rsidRPr="00E5131F">
        <w:rPr>
          <w:rFonts w:ascii="Calibri" w:hAnsi="Calibri" w:cs="Calibri"/>
        </w:rPr>
        <w:t>(Schmidt et al., 2018)</w:t>
      </w:r>
      <w:r w:rsidR="00E5131F">
        <w:fldChar w:fldCharType="end"/>
      </w:r>
      <w:r w:rsidR="00E5131F">
        <w:t xml:space="preserve">. These findings paint a picture that both communities are ‘ideological echo chambers’, meaning that any circulating content will only reinforce the existing ideology of the community, and that alternative ideas or opinions cannot penetrate the community due to network insulation. </w:t>
      </w:r>
    </w:p>
    <w:p w14:paraId="3713729B" w14:textId="252138A3" w:rsidR="00C209EF" w:rsidRDefault="00C209EF" w:rsidP="003753BC">
      <w:pPr>
        <w:spacing w:line="480" w:lineRule="auto"/>
        <w:rPr>
          <w:b/>
          <w:bCs/>
        </w:rPr>
      </w:pPr>
      <w:r w:rsidRPr="009D4833">
        <w:rPr>
          <w:b/>
          <w:bCs/>
        </w:rPr>
        <w:t>The current study</w:t>
      </w:r>
    </w:p>
    <w:p w14:paraId="20F2E583" w14:textId="77777777" w:rsidR="00671785" w:rsidRDefault="00C231DD" w:rsidP="00B70206">
      <w:pPr>
        <w:spacing w:line="480" w:lineRule="auto"/>
        <w:ind w:firstLine="720"/>
      </w:pPr>
      <w:r>
        <w:t xml:space="preserve">The research question at hand is </w:t>
      </w:r>
      <w:r w:rsidR="00871AC0">
        <w:t>“</w:t>
      </w:r>
      <w:r w:rsidR="00691288">
        <w:t>What is the capacity for an anti-vaccination tweet (or a pro-vaccination tweet) to change the mind of those users who interact with it</w:t>
      </w:r>
      <w:r w:rsidR="00871AC0">
        <w:t>?”</w:t>
      </w:r>
      <w:r>
        <w:t xml:space="preserve"> </w:t>
      </w:r>
      <w:r w:rsidR="00691288">
        <w:t xml:space="preserve">In more scientific terms, this study endeavors to understand the effect of a target tweet on a given participant’s sentiment towards vaccination (positive or negative), moderated by the social network density and structure of those who have interacted with the target tweet. The term ‘target tweet’ refers to a tweet chosen by the researcher as a case study, representing a common argument for or against vaccination. </w:t>
      </w:r>
    </w:p>
    <w:p w14:paraId="18045414" w14:textId="77777777" w:rsidR="00D424EC" w:rsidRDefault="00691288" w:rsidP="00420C48">
      <w:pPr>
        <w:spacing w:line="480" w:lineRule="auto"/>
        <w:ind w:firstLine="720"/>
      </w:pPr>
      <w:r>
        <w:t>Based on past research, there is evidence both for high and low persuasive power in anti-vaccination tweets. The argument for high pe</w:t>
      </w:r>
      <w:r w:rsidR="00A754F0">
        <w:t>rsuasive</w:t>
      </w:r>
      <w:r>
        <w:t xml:space="preserve"> power would be that</w:t>
      </w:r>
      <w:r w:rsidR="00A754F0">
        <w:t xml:space="preserve"> social influence</w:t>
      </w:r>
      <w:r>
        <w:t xml:space="preserve"> tactics </w:t>
      </w:r>
      <w:r w:rsidR="00A754F0">
        <w:fldChar w:fldCharType="begin"/>
      </w:r>
      <w:r w:rsidR="00A754F0">
        <w:instrText xml:space="preserve"> ADDIN ZOTERO_ITEM CSL_CITATION {"citationID":"tMgqLqWi","properties":{"formattedCitation":"(Bradshaw et al., 2020)","plainCitation":"(Bradshaw et al., 2020)","noteIndex":0},"citationItems":[{"id":678,"uris":["http://zotero.org/groups/2443642/items/KNHCDC9J"],"uri":["http://zotero.org/groups/2443642/items/KNHCDC9J"],"itemData":{"id":678,"type":"article-journal","abstract":"Social media has revolutionized health information-seeking behavior with crowd-based medical advice. Decreased vaccination uptake and subsequent disease outbreaks have generally occurred in localized clusters based on social norms; however, geographically unrestricted Facebook networks promote parental vaccination refusal congruent with digital identity formation. Interactions within the largest closed Facebook group for vaccination choice were analyzed through the lens of Social Influence Theory. Anti-vaccination advocates impacted first-time mothers’ expressed vaccination intentions through both informational and normative influence processes. Six overarching themes were identified as strategies used by these individuals to persuade fence sitting parents to delay or decline vaccinations, including: natural solutions, maternal empowerment, distrust of conventional medicine establishment, fear appeals, ‘Russian Roulette’ risk benefit analysis, and misinformation and misunderstandings. (PsycINFO Database Record (c) 2020 APA, all rights reserved)","archive_location":"2020-02905-001","container-title":"Health Communication","DOI":"10.1080/10410236.2020.1712037","ISSN":"1041-0236","journalAbbreviation":"Health Communication","source":"EBSCOhost","title":"Pro-vaxxers get out: Anti-vaccination advocates influence undecided first-time, pregnant, and new mothers on facebook","title-short":"Pro-vaxxers get out","author":[{"family":"Bradshaw","given":"Amanda S."},{"family":"Shelton","given":"Summer S."},{"family":"Wollney","given":"Easton"},{"family":"Treise","given":"Debbie"},{"family":"Auguste","given":"Kendra"}],"issued":{"date-parts":[["2020",1,11]]}}}],"schema":"https://github.com/citation-style-language/schema/raw/master/csl-citation.json"} </w:instrText>
      </w:r>
      <w:r w:rsidR="00A754F0">
        <w:fldChar w:fldCharType="separate"/>
      </w:r>
      <w:r w:rsidR="00A754F0" w:rsidRPr="00A754F0">
        <w:rPr>
          <w:rFonts w:ascii="Calibri" w:hAnsi="Calibri" w:cs="Calibri"/>
        </w:rPr>
        <w:t>(Bradshaw et al., 2020)</w:t>
      </w:r>
      <w:r w:rsidR="00A754F0">
        <w:fldChar w:fldCharType="end"/>
      </w:r>
      <w:r w:rsidR="00A754F0">
        <w:t xml:space="preserve"> and lowered resolve against spreading misinformation </w:t>
      </w:r>
      <w:r w:rsidR="00A754F0">
        <w:fldChar w:fldCharType="begin"/>
      </w:r>
      <w:r w:rsidR="00A754F0">
        <w:instrText xml:space="preserve"> ADDIN ZOTERO_ITEM CSL_CITATION {"citationID":"rmO81Ouk","properties":{"formattedCitation":"(Effron &amp; Raj, 2020)","plainCitation":"(Effron &amp; Raj, 2020)","noteIndex":0},"citationItems":[{"id":700,"uris":["http://zotero.org/groups/2443642/items/VEVGIUSC"],"uri":["http://zotero.org/groups/2443642/items/VEVGIUSC"],"itemData":{"id":700,"type":"article-journal","abstract":"People may repeatedly encounter the same misinformation when it ?goes viral.? The results of four main experiments (two preregistered) and a pilot experiment (total N = 2,587) suggest that repeatedly encountering misinformation makes it seem less unethical to spread?regardless of whether one believes it. Seeing a fake-news headline one or four times reduced how unethical participants thought it was to publish and share that headline when they saw it again?even when it was clearly labeled as false and participants disbelieved it, and even after we statistically accounted for judgments of how likeable and popular it was. In turn, perceiving the headline as less unethical predicted stronger inclinations to express approval of it online. People were also more likely to actually share repeated headlines than to share new headlines in an experimental setting. We speculate that repeating blatant misinformation may reduce the moral condemnation it receives by making it feel intuitively true, and we discuss other potential mechanisms that might explain this effect.","container-title":"Psychological Science","DOI":"10.1177/0956797619887896","ISSN":"0956-7976","issue":"1","journalAbbreviation":"Psychol Sci","page":"75-87","source":"SAGE Journals","title":"Misinformation and Morality: Encountering Fake-News Headlines Makes Them Seem Less Unethical to Publish and Share","title-short":"Misinformation and Morality","volume":"31","author":[{"family":"Effron","given":"Daniel A."},{"family":"Raj","given":"Medha"}],"issued":{"date-parts":[["2020",1,1]]}}}],"schema":"https://github.com/citation-style-language/schema/raw/master/csl-citation.json"} </w:instrText>
      </w:r>
      <w:r w:rsidR="00A754F0">
        <w:fldChar w:fldCharType="separate"/>
      </w:r>
      <w:r w:rsidR="00A754F0" w:rsidRPr="00A754F0">
        <w:rPr>
          <w:rFonts w:ascii="Calibri" w:hAnsi="Calibri" w:cs="Calibri"/>
        </w:rPr>
        <w:t>(Effron &amp; Raj, 2020)</w:t>
      </w:r>
      <w:r w:rsidR="00A754F0">
        <w:fldChar w:fldCharType="end"/>
      </w:r>
      <w:r w:rsidR="00A754F0">
        <w:t xml:space="preserve"> has been effective in convincing others to join the anti-vaccination community. Arguments towards a more innate, rather than learned, agreement with anti-vaccination, such as the moral profile built by </w:t>
      </w:r>
      <w:proofErr w:type="spellStart"/>
      <w:r w:rsidR="00A754F0">
        <w:t>Rossen</w:t>
      </w:r>
      <w:proofErr w:type="spellEnd"/>
      <w:r w:rsidR="00A754F0">
        <w:t xml:space="preserve"> </w:t>
      </w:r>
      <w:r w:rsidR="00A754F0">
        <w:lastRenderedPageBreak/>
        <w:t xml:space="preserve">and colleagues </w:t>
      </w:r>
      <w:r w:rsidR="00A754F0">
        <w:fldChar w:fldCharType="begin"/>
      </w:r>
      <w:r w:rsidR="00A754F0">
        <w:instrText xml:space="preserve"> ADDIN ZOTERO_ITEM CSL_CITATION {"citationID":"IoFCpaEc","properties":{"formattedCitation":"(2019)","plainCitation":"(2019)","noteIndex":0},"citationItems":[{"id":680,"uris":["http://zotero.org/groups/2443642/items/D3YIYM9J"],"uri":["http://zotero.org/groups/2443642/items/D3YIYM9J"],"itemData":{"id":680,"type":"article-journal","abstract":"Rationale: Childhood vaccination is a safe and effective way of reducing infectious diseases. Yet, public confidence in vaccination is waning, driven in part by the ‘manufacture of doubt’ by anti-vaccination activists and websites. However, there is little research examining the psychological underpinnings of anti-vaccination rhetoric among parents. Objectives: Here, we examined the structure and moral roots of anti-vaccination attitudes amongst Australian parents active on social media parenting sites. Methods: Participants (N = 296) completed questionnaires assessing their vaccination attitudes, behavioural intentions, and moral preferences. Results: Using Latent Profile Analysis, we identified three profiles (i.e., groups), interpretable as vaccine 'accepters', 'fence sitters', and 'rejecters', each characterised by a distinct pattern of vaccination attitudes and moral preferences. Accepters exhibited positive vaccination attitudes and strong intentions to vaccinate; rejecters exhibited the opposite pattern of responses; whilst fence sitters exhibited an intermediate pattern of responses. Compared to accepters, rejecters and fence sitters exhibited a heightened moral preference for liberty (belief in the rights of the individual) and harm (concern about the wellbeing of others). Compared to acceptors and fence sitters, rejecters exhibited a heightened moral preference for purity (an abhorrence for impurity of body), and a diminished moral preference for authority (deference to those in positions of power). Conclusion: Given the sensitivity of fence sitters and rejecters to liberty-related moral concerns, our research cautions against the use of adversarial approaches—e.g., No Jab, No Pay legislation—that promote vaccination uptake by restricting parental freedoms, as they may backfire amongst parents ambivalent toward vaccination. (PsycINFO Database Record (c) 2019 APA, all rights reserved)","archive_location":"2019-12866-004","container-title":"Social Science &amp; Medicine","DOI":"10.1016/j.socscimed.2019.01.038","ISSN":"0277-9536","journalAbbreviation":"Social Science &amp; Medicine","page":"23-27","source":"EBSCOhost","title":"Accepters, fence sitters, or rejecters: Moral profiles of vaccination attitudes","title-short":"Accepters, fence sitters, or rejecters","volume":"224","author":[{"family":"Rossen","given":"Isabel"},{"family":"Hurlstone","given":"Mark J."},{"family":"Dunlop","given":"Patrick D."},{"family":"Lawrence","given":"Carmen"}],"issued":{"date-parts":[["2019",3]]}},"suppress-author":true}],"schema":"https://github.com/citation-style-language/schema/raw/master/csl-citation.json"} </w:instrText>
      </w:r>
      <w:r w:rsidR="00A754F0">
        <w:fldChar w:fldCharType="separate"/>
      </w:r>
      <w:r w:rsidR="00A754F0" w:rsidRPr="00A754F0">
        <w:rPr>
          <w:rFonts w:ascii="Calibri" w:hAnsi="Calibri" w:cs="Calibri"/>
        </w:rPr>
        <w:t>(2019)</w:t>
      </w:r>
      <w:r w:rsidR="00A754F0">
        <w:fldChar w:fldCharType="end"/>
      </w:r>
      <w:r w:rsidR="00A754F0">
        <w:t>, can even further boost the persuasiveness of the anti-vaccination argument on twitter</w:t>
      </w:r>
      <w:r w:rsidR="00671785">
        <w:t xml:space="preserve"> by appealing to those </w:t>
      </w:r>
      <w:r w:rsidR="000D3B6B">
        <w:t>determinants</w:t>
      </w:r>
      <w:r w:rsidR="00671785">
        <w:t xml:space="preserve">. </w:t>
      </w:r>
    </w:p>
    <w:p w14:paraId="0657332A" w14:textId="088D9E4D" w:rsidR="00420C48" w:rsidRPr="00C231DD" w:rsidRDefault="00671785" w:rsidP="00420C48">
      <w:pPr>
        <w:spacing w:line="480" w:lineRule="auto"/>
        <w:ind w:firstLine="720"/>
      </w:pPr>
      <w:r>
        <w:t xml:space="preserve">However, previous social network analyses have found that the anti-vaccination community is highly dense and homophilic </w:t>
      </w:r>
      <w:r w:rsidR="00F52AD6">
        <w:fldChar w:fldCharType="begin"/>
      </w:r>
      <w:r w:rsidR="00340115">
        <w:instrText xml:space="preserve"> ADDIN ZOTERO_ITEM CSL_CITATION {"citationID":"DPq8XIy3","properties":{"formattedCitation":"(Gunaratne et al., 2019; Schmidt et al., 2018; Stahl et al., 2016)","plainCitation":"(Gunaratne et al., 2019; Schmidt et al., 2018; Stahl et al., 2016)","noteIndex":0},"citationItems":[{"id":896,"uris":["http://zotero.org/groups/2443642/items/2I5S4IXS"],"uri":["http://zotero.org/groups/2443642/items/2I5S4IXS"],"itemData":{"id":896,"type":"article-journal","abstract":"Despite vaccination’s role in preventing communicable diseases, misinformation threatens uptake. Social media may disseminate such anti-vaccination messages. We characterized trends in pro- and anti-vaccination discourse on Twitter. All tweets between 2010 and 2019 containing vaccine-related hashtags were identified. Pro- and anti-vaccine tweets and users per quarter (3-months) were tabulated; discussion subcommunities were identified with network analysis. 1,637,712 vaccine-related tweets were identified from 154 pro-vaccine and 125 anti-vaccine hashtags, with 86% of users posting exclusively pro-vaccine and 12% posting exclusively anti-vaccine hashtags. Pro-vaccine tweet volumes are larger than anti-vaccine tweets and consistently increase over time. In contrast, anti-vaccine tweet volumes have decreased since 2014, despite an increasing anti-vaccine user-base. Users infrequently responded across pro/anti-vaccine alignment (0.2%). Despite greater volumes of pro-vaccination discourse in recent years, and the anti-vaccination content userbase being smaller, the anti-vaccine community continues to grow in size. This finding coupled with the minimal inter-communication between communities suggests possible ideological isolation.","container-title":"Vaccine","DOI":"10.1016/j.vaccine.2019.06.086","ISSN":"0264-410X","issue":"35","journalAbbreviation":"Vaccine","language":"en","page":"4867-4871","source":"ScienceDirect","title":"Temporal trends in anti-vaccine discourse on Twitter","volume":"37","author":[{"family":"Gunaratne","given":"Keith"},{"family":"Coomes","given":"Eric A."},{"family":"Haghbayan","given":"Hourmazd"}],"issued":{"date-parts":[["2019",8,14]]}}},{"id":706,"uris":["http://zotero.org/groups/2443642/items/9MGVVS33"],"uri":["http://zotero.org/groups/2443642/items/9MGVVS33"],"itemData":{"id":706,"type":"article-journal","abstract":"Background\nVaccine hesitancy has been recognized as a major global health threat. Having access to any type of information in social media has been suggested as a potential influence on the growth of anti-vaccination groups. Recent studies w.r.t. other topics than vaccination show that access to a wide amount of content through the Internet without intermediaries resolved into major segregation of the users in polarized groups. Users select information adhering to theirs system of beliefs and tend to ignore dissenting information.\nObjectives\nThe goal was to assess whether users’ attitudes are polarized on the topic of vaccination on Facebook and how this polarization develops over time.\nMethods\nWe perform a thorough quantitative analysis by studying the interaction of 2.6 M users with 298,018 Facebook posts over a time span of seven years and 5 months. We applied community detection algorithms to automatically detect the emergence of communities accounting for the users’ activity on the pages. Also, we quantified the cohesiveness of these communities over time.\nResults\nOur findings show that the consumption of content about vaccines is dominated by the echo chamber effect and that polarization increased over the years. Well-segregated communities emerge from the users’ consumption habits i.e., the majority of users consume information in favor or against vaccines, not both.\nConclusion\nThe existence of echo chambers may explain why social-media campaigns that provide accurate information have limited reach and be effective only in sub-groups, even fomenting further opinion polarization. The introduction of dissenting information into a sub-group is disregarded and can produce a backfire effect, thus reinforcing the pre-existing opinions within the sub-group. Public health professionals should try to understand the contents of these echo chambers, for example by getting passively involved in such groups. Only then it will be possible to find effective ways of countering anti-vaccination thinking.","container-title":"Vaccine","DOI":"10.1016/j.vaccine.2018.05.040","ISSN":"0264-410X","issue":"25","journalAbbreviation":"Vaccine","language":"en","page":"3606-3612","source":"ScienceDirect","title":"Polarization of the vaccination debate on Facebook","volume":"36","author":[{"family":"Schmidt","given":"Ana Lucía"},{"family":"Zollo","given":"Fabiana"},{"family":"Scala","given":"Antonio"},{"family":"Betsch","given":"Cornelia"},{"family":"Quattrociocchi","given":"Walter"}],"issued":{"date-parts":[["2018",6,14]]}}},{"id":711,"uris":["http://zotero.org/groups/2443642/items/ZG5PNKX5"],"uri":["http://zotero.org/groups/2443642/items/ZG5PNKX5"],"itemData":{"id":711,"type":"article-journal","abstract":"Objective\nVaccine hesitancy is a growing and threatening trend, increasing the risk of disease outbreaks and potentially defeating health authorities’ strategies. We aimed to describe the significant role of social networks and the Internet on vaccine hesitancy, and more generally on vaccine attitudes and behaviors.\nMethods\nPresentation and discussion of lessons learnt from: (i) the monitoring and analysis of web and social network contents on vaccination; (ii) the tracking of Google search terms used by web users; (iii) the analysis of Google search suggestions related to vaccination; (iv) results from the Vaccinoscopie© study, online annual surveys of representative samples of 6500 to 10,000 French mothers, monitoring vaccine behaviors and attitude of French parents as well as vaccination coverage of their children, since 2008; and (v) various studies published in the scientific literature.\nResults\nSocial networks and the web play a major role in disseminating information about vaccination. They have modified the vaccination decision-making process and, more generally, the doctor/patient relationship. The Internet may fuel controversial issues related to vaccination and durably impact public opinion, but it may also provide new tools to fight against vaccine hesitancy.\nConclusion\nVaccine hesitancy should be fought on the Internet battlefield, and for this purpose, communication strategies should take into account new threats and opportunities offered by the web and social networks.\nRésumé\nObjectif\nL’hésitation vaccinale constitue une menace grandissante, à même d’augmenter le risque d’épidémies et de faire échouer les stratégies des autorités sanitaires. L’objectif de cette étude était de décrire le rôle conséquent des réseaux sociaux et d’Internet en matière d’hésitation vaccinale et l’influence qu’ils exercent sur les attitudes et comportements relatifs à la vaccination.\nMéthodes\nPrésentation et description des leçons tirées : (i) d’une analyse du contenu publié sur Internet et sur les réseaux sociaux concernant la vaccination ; (ii) d’une analyse des recherches effectuées par les internautes sur Google ; (iii) d’une analyse des suggestions proposées par Google en matière de vaccination ; (iv) des résultats de l’étude Vaccinoscopie© menée chaque année, depuis 2008, auprès d’échantillons représentatifs de mères françaises (de 6500 à 10 000) dont l’objectif est de suivre les attitudes et comportements des parents français en matière de vaccination et d’évaluer les couvertures vaccinales des enfants ; et (v) de différentes études publiées sur le sujet.\nRésultats\nLes réseaux sociaux et Internet jouent un rôle conséquent en matière de diffusion de l’information vaccinale et modifient le processus décisionnel relatif à la vaccination et, de manière plus générale, la relation médecin/patient. Internet peut parfois alimenter certaines polémiques vaccinales, influençant ainsi l’opinion publique. Cependant, Internet offre également de nouveaux outils de lutte contre l’hésitation vaccinale.\nConclusion\nLa lutte contre l’hésitation vaccinale doit se jouer sur Internet. Les stratégies de communication en la matière doivent donc tenir compte des nouvelles menaces et opportunités offertes par Internet et par les réseaux sociaux.","container-title":"Médecine et Maladies Infectieuses","DOI":"10.1016/j.medmal.2016.02.002","ISSN":"0399-077X","issue":"3","journalAbbreviation":"Médecine et Maladies Infectieuses","language":"en","page":"117-122","source":"ScienceDirect","title":"The impact of the web and social networks on vaccination. New challenges and opportunities offered to fight against vaccine hesitancy","volume":"46","author":[{"family":"Stahl","given":"J. -P."},{"family":"Cohen","given":"R."},{"family":"Denis","given":"F."},{"family":"Gaudelus","given":"J."},{"family":"Martinot","given":"A."},{"family":"Lery","given":"T."},{"family":"Lepetit","given":"H."}],"issued":{"date-parts":[["2016",5,1]]}}}],"schema":"https://github.com/citation-style-language/schema/raw/master/csl-citation.json"} </w:instrText>
      </w:r>
      <w:r w:rsidR="00F52AD6">
        <w:fldChar w:fldCharType="separate"/>
      </w:r>
      <w:r w:rsidR="00340115" w:rsidRPr="00340115">
        <w:rPr>
          <w:rFonts w:ascii="Calibri" w:hAnsi="Calibri" w:cs="Calibri"/>
        </w:rPr>
        <w:t>(Gunaratne et al., 2019; Schmidt et al., 2018; Stahl et al., 2016)</w:t>
      </w:r>
      <w:r w:rsidR="00F52AD6">
        <w:fldChar w:fldCharType="end"/>
      </w:r>
      <w:r w:rsidR="00E93E1A">
        <w:t>. If there are very few ‘bridges’ connecting proponents of anti-vaccination to other populations, then the effective persuasiveness of an antivaccination tweet is low. Especially with twitter, where users need to intentionally ‘follow’ an anti-vaxxer or need to search keywords/a hashtag to receive anti-vaccination content, these bridges are unlikely to form spontaneously</w:t>
      </w:r>
      <w:r w:rsidR="00420C48">
        <w:t>. This ‘echo chamber’ effect may make tweets ineffective as a method for expanding the anti-vaccination following.</w:t>
      </w:r>
    </w:p>
    <w:p w14:paraId="06869445" w14:textId="2AEA58DF" w:rsidR="00EE349E" w:rsidRPr="00585EF0" w:rsidRDefault="00EE349E" w:rsidP="003753BC">
      <w:pPr>
        <w:spacing w:line="480" w:lineRule="auto"/>
        <w:rPr>
          <w:i/>
          <w:iCs/>
        </w:rPr>
      </w:pPr>
      <w:r w:rsidRPr="00585EF0">
        <w:rPr>
          <w:i/>
          <w:iCs/>
        </w:rPr>
        <w:t>Hypotheses</w:t>
      </w:r>
    </w:p>
    <w:p w14:paraId="09426EB1" w14:textId="40EB4996" w:rsidR="00EE349E" w:rsidRDefault="004F3488" w:rsidP="00332AB6">
      <w:pPr>
        <w:spacing w:line="480" w:lineRule="auto"/>
      </w:pPr>
      <w:r>
        <w:t xml:space="preserve">H1: </w:t>
      </w:r>
      <w:r w:rsidR="00420C48">
        <w:t xml:space="preserve">The social network of </w:t>
      </w:r>
      <w:proofErr w:type="spellStart"/>
      <w:r w:rsidR="00420C48">
        <w:t>retweeters</w:t>
      </w:r>
      <w:proofErr w:type="spellEnd"/>
      <w:r w:rsidR="00420C48">
        <w:t xml:space="preserve"> for the anti-vaccination target tweet will be </w:t>
      </w:r>
      <w:r w:rsidR="00D424EC">
        <w:t>denser</w:t>
      </w:r>
      <w:r w:rsidR="00420C48">
        <w:t xml:space="preserve"> than the social network of </w:t>
      </w:r>
      <w:proofErr w:type="spellStart"/>
      <w:r w:rsidR="00420C48">
        <w:t>retweeters</w:t>
      </w:r>
      <w:proofErr w:type="spellEnd"/>
      <w:r w:rsidR="00420C48">
        <w:t xml:space="preserve"> for the pro-vaccination target tweet.</w:t>
      </w:r>
    </w:p>
    <w:p w14:paraId="1D72E15A" w14:textId="6140DB29" w:rsidR="001B0208" w:rsidRDefault="001B0208" w:rsidP="00332AB6">
      <w:pPr>
        <w:spacing w:line="480" w:lineRule="auto"/>
      </w:pPr>
      <w:r>
        <w:t xml:space="preserve">H2: </w:t>
      </w:r>
      <w:r w:rsidR="00671582">
        <w:t>The average anti-vaccination participant will have more statuses, likes, followers, and users they are following than the average pro-vaccination participant.</w:t>
      </w:r>
    </w:p>
    <w:p w14:paraId="350D00F5" w14:textId="202861CB" w:rsidR="00C231DD" w:rsidRDefault="00C231DD" w:rsidP="00332AB6">
      <w:pPr>
        <w:spacing w:line="480" w:lineRule="auto"/>
      </w:pPr>
      <w:r>
        <w:t>H</w:t>
      </w:r>
      <w:r w:rsidR="00FE5EFF">
        <w:t>3</w:t>
      </w:r>
      <w:r>
        <w:t xml:space="preserve">:  </w:t>
      </w:r>
      <w:r w:rsidR="00D424EC">
        <w:t xml:space="preserve">Retweeting the anti-vaccination target tweet, on average, will cause more anti-vaccination rhetoric to be used by the participant compared to before retweeting. </w:t>
      </w:r>
    </w:p>
    <w:p w14:paraId="74477984" w14:textId="4F37A20B" w:rsidR="000D75B8" w:rsidRDefault="00D424EC" w:rsidP="00332AB6">
      <w:pPr>
        <w:spacing w:line="480" w:lineRule="auto"/>
      </w:pPr>
      <w:r>
        <w:t>H</w:t>
      </w:r>
      <w:r w:rsidR="00FE5EFF">
        <w:t>4</w:t>
      </w:r>
      <w:r>
        <w:t xml:space="preserve">: Retweeting the pro-vaccination target tweet, on average, will cause more pro-vaccination rhetoric to be used by the participant compared to before retweeting. </w:t>
      </w:r>
    </w:p>
    <w:p w14:paraId="50A2E712" w14:textId="5E575333" w:rsidR="00A12647" w:rsidRDefault="00EE349E" w:rsidP="003753BC">
      <w:pPr>
        <w:spacing w:line="480" w:lineRule="auto"/>
        <w:jc w:val="center"/>
        <w:rPr>
          <w:b/>
          <w:bCs/>
        </w:rPr>
      </w:pPr>
      <w:r>
        <w:rPr>
          <w:b/>
          <w:bCs/>
        </w:rPr>
        <w:t>Methods</w:t>
      </w:r>
    </w:p>
    <w:p w14:paraId="571FBCAB" w14:textId="639BA299" w:rsidR="00EE349E" w:rsidRDefault="00EE349E" w:rsidP="003753BC">
      <w:pPr>
        <w:spacing w:line="480" w:lineRule="auto"/>
        <w:rPr>
          <w:i/>
          <w:iCs/>
        </w:rPr>
      </w:pPr>
      <w:r w:rsidRPr="00585EF0">
        <w:rPr>
          <w:i/>
          <w:iCs/>
        </w:rPr>
        <w:t>Data collection</w:t>
      </w:r>
    </w:p>
    <w:p w14:paraId="296A3019" w14:textId="77777777" w:rsidR="000D75B8" w:rsidRDefault="00E85836" w:rsidP="00F95630">
      <w:pPr>
        <w:spacing w:line="480" w:lineRule="auto"/>
        <w:ind w:firstLine="720"/>
      </w:pPr>
      <w:r>
        <w:lastRenderedPageBreak/>
        <w:t>Data w</w:t>
      </w:r>
      <w:r w:rsidR="00AA5B45">
        <w:t xml:space="preserve">as </w:t>
      </w:r>
      <w:r>
        <w:t>collected using the free twitter API through python (</w:t>
      </w:r>
      <w:proofErr w:type="spellStart"/>
      <w:r>
        <w:t>tweepy</w:t>
      </w:r>
      <w:proofErr w:type="spellEnd"/>
      <w:r>
        <w:t xml:space="preserve">). </w:t>
      </w:r>
      <w:r w:rsidR="00FC3843">
        <w:t>Two target tweets were isolated as case studies for the sake of this research, one anti-vaccination and the other pro-vaccination. The anti-vaccination target tweet</w:t>
      </w:r>
      <w:r w:rsidR="00882501">
        <w:t>, published on June 1</w:t>
      </w:r>
      <w:r w:rsidR="00882501" w:rsidRPr="00882501">
        <w:rPr>
          <w:vertAlign w:val="superscript"/>
        </w:rPr>
        <w:t>st</w:t>
      </w:r>
      <w:r w:rsidR="00882501">
        <w:t>, 2020,</w:t>
      </w:r>
      <w:r w:rsidR="00FC3843">
        <w:t xml:space="preserve"> is a retweet itself. The original tweet includes a grid of baby photos, with the description: “These are just a handful of babies who passed in 2019 from their vaccines. All within 72 hours. I worked with them personally. [breaking heart emoji] My daughter has the hood on. [heart emoji]”. The retweet content states: “Vaccines are both #CrimesAgainstChildren &amp; an abomination against all that is sacred. None of the 72 #vaccines on the #CDC schedule have EVER been tested for </w:t>
      </w:r>
      <w:proofErr w:type="spellStart"/>
      <w:r w:rsidR="00FC3843">
        <w:t>safety.Kids</w:t>
      </w:r>
      <w:proofErr w:type="spellEnd"/>
      <w:r w:rsidR="00FC3843">
        <w:t xml:space="preserve"> are being injured &amp; dying as a result of vaccinations. We have to [stop sign emoji] it NOW. #vaccinesafety”. </w:t>
      </w:r>
      <w:r w:rsidR="00882501">
        <w:t>The user describes herself as a ‘Doctor who speaks about vaccines.’ The retweet with her commentary garnered 786 retweets and comments by August</w:t>
      </w:r>
      <w:r w:rsidR="006D68D6">
        <w:t xml:space="preserve"> 3</w:t>
      </w:r>
      <w:r w:rsidR="006D68D6" w:rsidRPr="006D68D6">
        <w:rPr>
          <w:vertAlign w:val="superscript"/>
        </w:rPr>
        <w:t>rd</w:t>
      </w:r>
      <w:r w:rsidR="00882501">
        <w:t xml:space="preserve">, 2020. </w:t>
      </w:r>
    </w:p>
    <w:p w14:paraId="035E27EA" w14:textId="34819A72" w:rsidR="00FC3843" w:rsidRDefault="006D68D6" w:rsidP="00F95630">
      <w:pPr>
        <w:spacing w:line="480" w:lineRule="auto"/>
        <w:ind w:firstLine="720"/>
      </w:pPr>
      <w:r>
        <w:t>The pro-vaccination target tweet, published on August 1</w:t>
      </w:r>
      <w:r w:rsidRPr="006D68D6">
        <w:rPr>
          <w:vertAlign w:val="superscript"/>
        </w:rPr>
        <w:t>st</w:t>
      </w:r>
      <w:r>
        <w:t xml:space="preserve">, 2020, is an original tweet from the user. The tweet’s content is: “To succeed, in addition to a vaccine against </w:t>
      </w:r>
      <w:proofErr w:type="spellStart"/>
      <w:r>
        <w:t>Covid</w:t>
      </w:r>
      <w:proofErr w:type="spellEnd"/>
      <w:r>
        <w:t xml:space="preserve">, we need to immunize public health agencies around the country and around the world against political interference.” This user, like the anti-vaccination target tweet user, is also a doctor. He also describes himself as a former director of the CDC. </w:t>
      </w:r>
      <w:r w:rsidR="005C2CF9">
        <w:t>His tweet garnered 1,300 retweets and comments by August 3</w:t>
      </w:r>
      <w:r w:rsidR="005C2CF9" w:rsidRPr="005C2CF9">
        <w:rPr>
          <w:vertAlign w:val="superscript"/>
        </w:rPr>
        <w:t>rd</w:t>
      </w:r>
      <w:r w:rsidR="005C2CF9">
        <w:t xml:space="preserve">, 2020. These two tweets were selected because 1) both users </w:t>
      </w:r>
      <w:r w:rsidR="00340115">
        <w:t>claim to be doctors</w:t>
      </w:r>
      <w:r w:rsidR="00602886">
        <w:t xml:space="preserve">, which studies have found leads to being a more trusted vaccine information source </w:t>
      </w:r>
      <w:r w:rsidR="00602886">
        <w:fldChar w:fldCharType="begin"/>
      </w:r>
      <w:r w:rsidR="000D75B8">
        <w:instrText xml:space="preserve"> ADDIN ZOTERO_ITEM CSL_CITATION {"citationID":"jMYJz1Qy","properties":{"formattedCitation":"(Chung et al., 2017; Jim\\uc0\\u233{}nez et al., 2018)","plainCitation":"(Chung et al., 2017; Jiménez et al., 2018)","noteIndex":0},"citationItems":[{"id":883,"uris":["http://zotero.org/groups/2443642/items/CBX2HY6Z"],"uri":["http://zotero.org/groups/2443642/items/CBX2HY6Z"],"itemData":{"id":883,"type":"article-journal","abstract":"Objectives This study assessed influences on vaccination decisions among parents of young children and examined common vaccination information and advice sources. Methods Using panel samples of parents of children under 7 years, web-based surveys were conducted in 2012 (n = 2603) and 2014 (n = 2518). A vaccine decision-making typology (non-hesitant acceptors, hesitant acceptors, delayers, and refusers) was established and weighted population estimates of potential factors influencing parental vaccination decision (e.g., provider influence, source of information and advice) were computed by year and decision type. Results Delayers and refusers were more likely than acceptors to know someone whose child experienced a severe reaction to a vaccine or delayed/refused vaccine(s). High proportions of delayers (2012: 33.4%, 2014: 33.9%) and refusers (2012: 49.6%, 2014: 58.6%) reported selecting their healthcare provider based on whether the provider would allow them to delay/refuse vaccines. Providers were the most frequently reported trusted vaccine information source among all parents, though more often by acceptors than refusers (2012, 2014: p &lt; 0.01). We found differing patterns of provider advice-seeking and internet as a reliable vaccine information source by group. Among those who had considered delay/refusal, trust in their healthcare provider’s advice was the most common reason cited for their decision reversal. Conclusions for Practice Provider trust and communication along with varying degrees of personal-network influences likely contribute to immunization decisions of parents. Vaccine hesitant parents often seek providers amenable to accommodating their vaccine beliefs. Providers may benefit from vaccine communication training as their recommendations may influence hesitant parents to immunize their children.","container-title":"Maternal and Child Health Journal","DOI":"10.1007/s10995-017-2336-6","ISSN":"1573-6628","issue":"12","journalAbbreviation":"Matern Child Health J","language":"en","page":"2178-2187","source":"Springer Link","title":"Influences on Immunization Decision-Making among US Parents of Young Children","volume":"21","author":[{"family":"Chung","given":"Yunmi"},{"family":"Schamel","given":"Jay"},{"family":"Fisher","given":"Allison"},{"family":"Frew","given":"Paula M."}],"issued":{"date-parts":[["2017",12,1]]}}},{"id":690,"uris":["http://zotero.org/groups/2443642/items/K68TIR99"],"uri":["http://zotero.org/groups/2443642/items/K68TIR99"],"itemData":{"id":690,"type":"article-journal","abstract":"Rationale.: Although vaccines are an invaluable weapon in combatting diseases, they are often surrounded by controversy. Vaccine controversies usually arise with the claims of some parents or doctors who link vaccines to harmful outcomes. These controversies often negatively affect vaccination coverage. Objectives: This experiment simulated a vaccine controversy to understand which content features of vaccination-related information are well transmitted and how this transmission affects vaccine intention. Method: All participants (N = 64) read two conflicting views (pro- and anti-) about a fictional vaccine (‘dipherpox vaccine’). These conflicting views were held by a parent and a doctor, whose views varied across conditions. This information was transmitted along linear chains of four participants who recalled it and the product of their recall was passed to the next participant within their chain. They also responded whether they would vaccinate or not. Results: The experience-based view held by the parent was better transmitted than the medical-based view held by the doctor, while the pro-vaccine and anti-vaccine views were similarly transmitted. Despite all the participants having neutral or positive attitudes towards vaccines in general, 39.1% of them decided not to vaccinate. Nevertheless, vaccination attitude was the strongest predictor of vaccination intention. The less positive participants' attitudes were towards vaccines in general, the less likely they were to vaccinate against dipherpox after exposure to the controversy. Conclusion: The results suggest that vaccination campaigns may be made more effective by including personal experiences of the negative consequences of non-vaccination. (PsycINFO Database Record (c) 2019 APA, all rights reserved)","archive_location":"2018-48290-005","container-title":"Social Science &amp; Medicine","DOI":"10.1016/j.socscimed.2018.08.032","ISSN":"0277-9536","journalAbbreviation":"Social Science &amp; Medicine","page":"23-27","source":"EBSCOhost","title":"An experimental investigation into the transmission of antivax attitudes using a fictional health controversy","volume":"215","author":[{"family":"Jiménez","given":"Ángel V."},{"family":"Stubbersfield","given":"Joseph M."},{"family":"Tehrani","given":"Jamshid J."}],"issued":{"date-parts":[["2018",10]]}}}],"schema":"https://github.com/citation-style-language/schema/raw/master/csl-citation.json"} </w:instrText>
      </w:r>
      <w:r w:rsidR="00602886">
        <w:fldChar w:fldCharType="separate"/>
      </w:r>
      <w:r w:rsidR="000D75B8" w:rsidRPr="000D75B8">
        <w:rPr>
          <w:rFonts w:ascii="Calibri" w:hAnsi="Calibri" w:cs="Calibri"/>
          <w:szCs w:val="24"/>
        </w:rPr>
        <w:t>(Chung et al., 2017; Jiménez et al., 2018)</w:t>
      </w:r>
      <w:r w:rsidR="00602886">
        <w:fldChar w:fldCharType="end"/>
      </w:r>
      <w:r w:rsidR="00340115">
        <w:t xml:space="preserve">, 2) the tweets gained relatively similar amounts of interaction and popularity by the time of data collection, and 3) the content of the tweets were stereotypical to the content trends found in past research </w:t>
      </w:r>
      <w:r w:rsidR="00340115">
        <w:fldChar w:fldCharType="begin"/>
      </w:r>
      <w:r w:rsidR="006A4FA5">
        <w:instrText xml:space="preserve"> ADDIN ZOTERO_ITEM CSL_CITATION {"citationID":"hK7qWDrM","properties":{"formattedCitation":"(Blankenship et al., 2018; Bradshaw et al., 2020; Kang et al., 2017)","plainCitation":"(Blankenship et al., 2018; Bradshaw et al., 2020; Kang et al., 2017)","noteIndex":0},"citationItems":[{"id":747,"uris":["http://zotero.org/groups/2443642/items/2IC6T8N5"],"uri":["http://zotero.org/groups/2443642/items/2IC6T8N5"],"itemData":{"id":747,"type":"article-journal","abstract":"Introduction\nSocial media platforms are important channels through which health education about the utility and safety of vaccination is conducted.\n\nObjective\nTo investigate if tweets with different sentiments toward vaccination and different contents attract different levels of Twitter users’ engagement (retweets).\n\nMethods\nA stratified random sample (N = 1425) of 142,891 #vaccine tweets (February 4, 2010, to November 10, 2016) was manually coded. All 201 tweets with 100 or more retweets from 194,259 #vaccineswork tweets (January 1, 2014, to April 30, 2015) were manually coded. Regression models were applied to identify factors associated with retweet frequency.\n\nResults\nAmong #vaccine tweets, provaccine tweets (adjusted prevalence ratio = 1.5836, 95% confidence interval = 1.2130–2.0713, p &lt; 0.001) and antivaccine tweets (adjusted prevalence ratio = 4.1280, 95% confidence interval = 3.1183–5.4901, p &lt; 0.001) had more retweets than neutral tweets. No significant differences occurred in retweet frequency for content categories among antivaccine tweets. Among 411 links in provaccine tweets, Twitter (53; 12.9%), content curator Trap.it (14; 3.4%), and the Centers for Disease Control and Prevention (8; 1.9%) ranked as the top 3 domains. Among 325 links in antivaccine tweets, social media links were common: Twitter (44; 14.9%), YouTube (25; 8.4%), and Facebook (10; 3.4%). Among highly retweeted #vaccineswork tweets, the most common theme was childhood vaccinations (40%; 81/201); 21% mentioned global vaccination improvement/efforts (42/201); 29% mentioned vaccines can prevent outbreaks and deaths (58/201).\n\nConclusion\nEngaging social media key opinion leaders to facilitate health education about vaccination in their tweets may allow reaching a wider audience online.","container-title":"The Permanente Journal","DOI":"10.7812/TPP/17-138","ISSN":"1552-5767","journalAbbreviation":"Perm J","note":"PMID: 29911966\nPMCID: PMC6004971","source":"PubMed Central","title":"Sentiment, Contents, and Retweets: A Study of Two Vaccine-Related Twitter Datasets","title-short":"Sentiment, Contents, and Retweets","URL":"https://www.ncbi.nlm.nih.gov/pmc/articles/PMC6004971/","volume":"22","author":[{"family":"Blankenship","given":"Elizabeth B"},{"family":"Goff","given":"Mary Elizabeth"},{"family":"Yin","given":"Jinging"},{"family":"Tse","given":"Zion Tsz Ho"},{"family":"Fu","given":"King-Wa"},{"family":"Liang","given":"Hai"},{"family":"Saroha","given":"Nitin"},{"family":"Fung","given":"Isaac Chun-Hai"}],"accessed":{"date-parts":[["2020",2,27]]},"issued":{"date-parts":[["2018",6,11]]}}},{"id":678,"uris":["http://zotero.org/groups/2443642/items/KNHCDC9J"],"uri":["http://zotero.org/groups/2443642/items/KNHCDC9J"],"itemData":{"id":678,"type":"article-journal","abstract":"Social media has revolutionized health information-seeking behavior with crowd-based medical advice. Decreased vaccination uptake and subsequent disease outbreaks have generally occurred in localized clusters based on social norms; however, geographically unrestricted Facebook networks promote parental vaccination refusal congruent with digital identity formation. Interactions within the largest closed Facebook group for vaccination choice were analyzed through the lens of Social Influence Theory. Anti-vaccination advocates impacted first-time mothers’ expressed vaccination intentions through both informational and normative influence processes. Six overarching themes were identified as strategies used by these individuals to persuade fence sitting parents to delay or decline vaccinations, including: natural solutions, maternal empowerment, distrust of conventional medicine establishment, fear appeals, ‘Russian Roulette’ risk benefit analysis, and misinformation and misunderstandings. (PsycINFO Database Record (c) 2020 APA, all rights reserved)","archive_location":"2020-02905-001","container-title":"Health Communication","DOI":"10.1080/10410236.2020.1712037","ISSN":"1041-0236","journalAbbreviation":"Health Communication","source":"EBSCOhost","title":"Pro-vaxxers get out: Anti-vaccination advocates influence undecided first-time, pregnant, and new mothers on facebook","title-short":"Pro-vaxxers get out","author":[{"family":"Bradshaw","given":"Amanda S."},{"family":"Shelton","given":"Summer S."},{"family":"Wollney","given":"Easton"},{"family":"Treise","given":"Debbie"},{"family":"Auguste","given":"Kendra"}],"issued":{"date-parts":[["2020",1,11]]}}},{"id":703,"uris":["http://zotero.org/groups/2443642/items/B9THR326"],"uri":["http://zotero.org/groups/2443642/items/B9THR326"],"itemData":{"id":703,"type":"article-journal","abstract":"Objective\nTo examine current vaccine sentiment on social media by constructing and analyzing semantic networks of vaccine information from highly shared websites of Twitter users in the United States; and to assist public health communication of vaccines.\nBackground\nVaccine hesitancy continues to contribute to suboptimal vaccination coverage in the United States, posing significant risk of disease outbreaks, yet remains poorly understood.\nMethods\nWe constructed semantic networks of vaccine information from internet articles shared by Twitter users in the United States. We analyzed resulting network topology, compared semantic differences, and identified the most salient concepts within networks expressing positive, negative, and neutral vaccine sentiment.\nResults\nThe semantic network of positive vaccine sentiment demonstrated greater cohesiveness in discourse compared to the larger, less-connected network of negative vaccine sentiment. The positive sentiment network centered around parents and focused on communicating health risks and benefits, highlighting medical concepts such as measles, autism, HPV vaccine, vaccine-autism link, meningococcal disease, and MMR vaccine. In contrast, the negative network centered around children and focused on organizational bodies such as CDC, vaccine industry, doctors, mainstream media, pharmaceutical companies, and United States. The prevalence of negative vaccine sentiment was demonstrated through diverse messaging, framed around skepticism and distrust of government organizations that communicate scientific evidence supporting positive vaccine benefits.\nConclusion\nSemantic network analysis of vaccine sentiment in online social media can enhance understanding of the scope and variability of current attitudes and beliefs toward vaccines. Our study synthesizes quantitative and qualitative evidence from an interdisciplinary approach to better understand complex drivers of vaccine hesitancy for public health communication, to improve vaccine confidence and vaccination coverage in the United States.","container-title":"Vaccine","DOI":"10.1016/j.vaccine.2017.05.052","ISSN":"0264-410X","issue":"29","journalAbbreviation":"Vaccine","language":"en","page":"3621-3638","source":"ScienceDirect","title":"Semantic network analysis of vaccine sentiment in online social media","volume":"35","author":[{"family":"Kang","given":"Gloria J."},{"family":"Ewing-Nelson","given":"Sinclair R."},{"family":"Mackey","given":"Lauren"},{"family":"Schlitt","given":"James T."},{"family":"Marathe","given":"Achla"},{"family":"Abbas","given":"Kaja M."},{"family":"Swarup","given":"Samarth"}],"issued":{"date-parts":[["2017",6,22]]}}}],"schema":"https://github.com/citation-style-language/schema/raw/master/csl-citation.json"} </w:instrText>
      </w:r>
      <w:r w:rsidR="00340115">
        <w:fldChar w:fldCharType="separate"/>
      </w:r>
      <w:r w:rsidR="006A4FA5" w:rsidRPr="006A4FA5">
        <w:rPr>
          <w:rFonts w:ascii="Calibri" w:hAnsi="Calibri" w:cs="Calibri"/>
        </w:rPr>
        <w:t>(Blankenship et al., 2018; Bradshaw et al., 2020; Kang et al., 2017)</w:t>
      </w:r>
      <w:r w:rsidR="00340115">
        <w:fldChar w:fldCharType="end"/>
      </w:r>
      <w:r w:rsidR="00340115">
        <w:t>.</w:t>
      </w:r>
    </w:p>
    <w:p w14:paraId="772076B7" w14:textId="0F428517" w:rsidR="00C366C7" w:rsidRDefault="00C366C7" w:rsidP="00F95630">
      <w:pPr>
        <w:spacing w:line="480" w:lineRule="auto"/>
        <w:ind w:firstLine="720"/>
      </w:pPr>
      <w:r>
        <w:t xml:space="preserve">The following steps were conducted for both the pro- and anti-vaccination target tweets. The unique user identification numbers of a selection of </w:t>
      </w:r>
      <w:proofErr w:type="spellStart"/>
      <w:r>
        <w:t>retweeters</w:t>
      </w:r>
      <w:proofErr w:type="spellEnd"/>
      <w:r>
        <w:t xml:space="preserve"> was gathered from the target tweet. Unfortunately, the twitter API only holds up to 100 of the most recent retweets at any time, so not all </w:t>
      </w:r>
      <w:proofErr w:type="spellStart"/>
      <w:r>
        <w:lastRenderedPageBreak/>
        <w:t>retweeters</w:t>
      </w:r>
      <w:proofErr w:type="spellEnd"/>
      <w:r>
        <w:t xml:space="preserve"> were able to be collected. All possible pairwise combinations of the </w:t>
      </w:r>
      <w:proofErr w:type="spellStart"/>
      <w:r>
        <w:t>retweeters</w:t>
      </w:r>
      <w:proofErr w:type="spellEnd"/>
      <w:r>
        <w:t xml:space="preserve"> were tested to see if any </w:t>
      </w:r>
      <w:proofErr w:type="spellStart"/>
      <w:r>
        <w:t>retweeters</w:t>
      </w:r>
      <w:proofErr w:type="spellEnd"/>
      <w:r>
        <w:t xml:space="preserve"> were following each other. If one followed the other, this relationship was reflected in a directional edge list used for the social network analysis component of this study. After all edges were gathered, the </w:t>
      </w:r>
      <w:proofErr w:type="spellStart"/>
      <w:r>
        <w:t>retweeters</w:t>
      </w:r>
      <w:proofErr w:type="spellEnd"/>
      <w:r>
        <w:t xml:space="preserve"> with no connections to any other </w:t>
      </w:r>
      <w:proofErr w:type="spellStart"/>
      <w:r>
        <w:t>retweeters</w:t>
      </w:r>
      <w:proofErr w:type="spellEnd"/>
      <w:r>
        <w:t xml:space="preserve"> were removed and the remaining </w:t>
      </w:r>
      <w:proofErr w:type="spellStart"/>
      <w:r>
        <w:t>retweeters</w:t>
      </w:r>
      <w:proofErr w:type="spellEnd"/>
      <w:r>
        <w:t xml:space="preserve"> were placed in a node list. The node list was then populated with basic metadata regarding each account, such as number of followers, number of users followed, and number of statuses tweeted.</w:t>
      </w:r>
    </w:p>
    <w:p w14:paraId="53BEB809" w14:textId="0109C37B" w:rsidR="00585EF0" w:rsidRDefault="00585EF0" w:rsidP="003753BC">
      <w:pPr>
        <w:spacing w:line="480" w:lineRule="auto"/>
        <w:rPr>
          <w:i/>
          <w:iCs/>
        </w:rPr>
      </w:pPr>
      <w:r>
        <w:rPr>
          <w:i/>
          <w:iCs/>
        </w:rPr>
        <w:t>Natural Language Processing</w:t>
      </w:r>
    </w:p>
    <w:p w14:paraId="465370AB" w14:textId="628AF5FA" w:rsidR="002508DA" w:rsidRDefault="00C366C7" w:rsidP="002508DA">
      <w:pPr>
        <w:spacing w:line="480" w:lineRule="auto"/>
        <w:ind w:firstLine="720"/>
      </w:pPr>
      <w:r>
        <w:t xml:space="preserve">In order to understand if the target tweet swayed the opinion of the </w:t>
      </w:r>
      <w:proofErr w:type="spellStart"/>
      <w:r>
        <w:t>retweeters</w:t>
      </w:r>
      <w:proofErr w:type="spellEnd"/>
      <w:r>
        <w:t xml:space="preserve">, a selection of </w:t>
      </w:r>
      <w:r w:rsidR="002508DA">
        <w:t xml:space="preserve">tweets on a given </w:t>
      </w:r>
      <w:proofErr w:type="spellStart"/>
      <w:r w:rsidR="002508DA">
        <w:t>retweeters</w:t>
      </w:r>
      <w:proofErr w:type="spellEnd"/>
      <w:r w:rsidR="002508DA">
        <w:t xml:space="preserve"> profile were gathered from before retweeting the target tweet as well as after retweeting the target tweet. The size of each sample of tweets is equal between before and after but varies by node, because some users tweet more frequently than others. The intention was to treat the target tweet as an intervention, so as to compare the pre-exposure and post-exposure sentiment for every node. In this study, two different methods were used to measure pro-vaccine and anti-vaccine sentiment: a logistic classification algorithm and a vocabulary scoring. </w:t>
      </w:r>
    </w:p>
    <w:p w14:paraId="080B6718" w14:textId="09FD0B6F" w:rsidR="002508DA" w:rsidRDefault="002508DA" w:rsidP="002508DA">
      <w:pPr>
        <w:spacing w:line="480" w:lineRule="auto"/>
        <w:ind w:firstLine="720"/>
      </w:pPr>
      <w:r>
        <w:t xml:space="preserve">The training and testing data for the machine learning classifier was scraped from Twitter. </w:t>
      </w:r>
      <w:r w:rsidR="00C071EB">
        <w:t>Two</w:t>
      </w:r>
      <w:r>
        <w:t xml:space="preserve"> hundred tweets from four hashtags, two pro-vaccination (#vaccinessavelives and #vaccineswork) and two anti-vaccination (#vaccinesafety and #</w:t>
      </w:r>
      <w:r w:rsidR="00D64BB3">
        <w:t>medicalfreedom</w:t>
      </w:r>
      <w:r>
        <w:t xml:space="preserve">) were gathered, leading to a final dataset of </w:t>
      </w:r>
      <w:r w:rsidR="00C071EB">
        <w:t>4</w:t>
      </w:r>
      <w:r>
        <w:t xml:space="preserve">00 pro-vaccination tweets and </w:t>
      </w:r>
      <w:r w:rsidR="00C071EB">
        <w:t>4</w:t>
      </w:r>
      <w:r>
        <w:t>00 anti-vaccination tweets.</w:t>
      </w:r>
      <w:r w:rsidR="00C071EB">
        <w:t xml:space="preserve"> In the process of choosing and tuning a classifier, various decision tree models, such as random forest classifiers, support vector machine models, and logistic regression models were tested for precision, accuracy, recall, and f1-score to determine model quality. Out of the total 800 tweets, 600 were used for training and 200 were used for testing, with a relatively even split of anti-vaccination and pro-vaccination tweets in both. Ultimately, </w:t>
      </w:r>
      <w:r w:rsidR="00C071EB">
        <w:lastRenderedPageBreak/>
        <w:t xml:space="preserve">after tuning the hyperparameters, the penalized logistic regression model was the best for this case with an accuracy of 90 percent. </w:t>
      </w:r>
    </w:p>
    <w:p w14:paraId="21A66D77" w14:textId="77777777" w:rsidR="0015172D" w:rsidRDefault="004F728B" w:rsidP="0087679F">
      <w:pPr>
        <w:spacing w:line="480" w:lineRule="auto"/>
        <w:ind w:firstLine="720"/>
      </w:pPr>
      <w:r>
        <w:t xml:space="preserve">Previous studies on </w:t>
      </w:r>
      <w:r w:rsidR="00941960">
        <w:t>anti-</w:t>
      </w:r>
      <w:r>
        <w:t>vaccination</w:t>
      </w:r>
      <w:r w:rsidR="00941960">
        <w:t xml:space="preserve"> semantics</w:t>
      </w:r>
      <w:r>
        <w:t xml:space="preserve"> </w:t>
      </w:r>
      <w:r w:rsidR="00941960">
        <w:t xml:space="preserve">have developed through their own analyses a set of popular or common hashtags, hyperlinks, and terms in the community, especially on twitter. The closest to a semantic corpus is the term list developed through semantic network analysis of the most tweeted vaccination news articles </w:t>
      </w:r>
      <w:r w:rsidR="00941960">
        <w:fldChar w:fldCharType="begin"/>
      </w:r>
      <w:r w:rsidR="00941960">
        <w:instrText xml:space="preserve"> ADDIN ZOTERO_ITEM CSL_CITATION {"citationID":"8MwDmRWf","properties":{"formattedCitation":"(Kang et al., 2017)","plainCitation":"(Kang et al., 2017)","noteIndex":0},"citationItems":[{"id":703,"uris":["http://zotero.org/groups/2443642/items/B9THR326"],"uri":["http://zotero.org/groups/2443642/items/B9THR326"],"itemData":{"id":703,"type":"article-journal","abstract":"Objective\nTo examine current vaccine sentiment on social media by constructing and analyzing semantic networks of vaccine information from highly shared websites of Twitter users in the United States; and to assist public health communication of vaccines.\nBackground\nVaccine hesitancy continues to contribute to suboptimal vaccination coverage in the United States, posing significant risk of disease outbreaks, yet remains poorly understood.\nMethods\nWe constructed semantic networks of vaccine information from internet articles shared by Twitter users in the United States. We analyzed resulting network topology, compared semantic differences, and identified the most salient concepts within networks expressing positive, negative, and neutral vaccine sentiment.\nResults\nThe semantic network of positive vaccine sentiment demonstrated greater cohesiveness in discourse compared to the larger, less-connected network of negative vaccine sentiment. The positive sentiment network centered around parents and focused on communicating health risks and benefits, highlighting medical concepts such as measles, autism, HPV vaccine, vaccine-autism link, meningococcal disease, and MMR vaccine. In contrast, the negative network centered around children and focused on organizational bodies such as CDC, vaccine industry, doctors, mainstream media, pharmaceutical companies, and United States. The prevalence of negative vaccine sentiment was demonstrated through diverse messaging, framed around skepticism and distrust of government organizations that communicate scientific evidence supporting positive vaccine benefits.\nConclusion\nSemantic network analysis of vaccine sentiment in online social media can enhance understanding of the scope and variability of current attitudes and beliefs toward vaccines. Our study synthesizes quantitative and qualitative evidence from an interdisciplinary approach to better understand complex drivers of vaccine hesitancy for public health communication, to improve vaccine confidence and vaccination coverage in the United States.","container-title":"Vaccine","DOI":"10.1016/j.vaccine.2017.05.052","ISSN":"0264-410X","issue":"29","journalAbbreviation":"Vaccine","language":"en","page":"3621-3638","source":"ScienceDirect","title":"Semantic network analysis of vaccine sentiment in online social media","volume":"35","author":[{"family":"Kang","given":"Gloria J."},{"family":"Ewing-Nelson","given":"Sinclair R."},{"family":"Mackey","given":"Lauren"},{"family":"Schlitt","given":"James T."},{"family":"Marathe","given":"Achla"},{"family":"Abbas","given":"Kaja M."},{"family":"Swarup","given":"Samarth"}],"issued":{"date-parts":[["2017",6,22]]}}}],"schema":"https://github.com/citation-style-language/schema/raw/master/csl-citation.json"} </w:instrText>
      </w:r>
      <w:r w:rsidR="00941960">
        <w:fldChar w:fldCharType="separate"/>
      </w:r>
      <w:r w:rsidR="00941960" w:rsidRPr="00941960">
        <w:rPr>
          <w:rFonts w:ascii="Calibri" w:hAnsi="Calibri" w:cs="Calibri"/>
        </w:rPr>
        <w:t>(Kang et al., 2017)</w:t>
      </w:r>
      <w:r w:rsidR="00941960">
        <w:fldChar w:fldCharType="end"/>
      </w:r>
      <w:r w:rsidR="00941960">
        <w:t>. The researchers collected both pro-vaccination and anti-vaccination terminology, as well as fence-sitter specific terminology, which allows for more nuanced categorization of positive, negative, and mixed (fence-sitter)</w:t>
      </w:r>
      <w:r w:rsidR="0087679F">
        <w:t xml:space="preserve"> tweets</w:t>
      </w:r>
      <w:r w:rsidR="00941960">
        <w:t>. However, the amount of words given by the researchers is limited</w:t>
      </w:r>
      <w:r w:rsidR="0087679F">
        <w:t xml:space="preserve">, and the literature tends to prefer scoring over machine learning models. </w:t>
      </w:r>
    </w:p>
    <w:p w14:paraId="6E5670E3" w14:textId="1CFFEFFD" w:rsidR="0087679F" w:rsidRDefault="0087679F" w:rsidP="0087679F">
      <w:pPr>
        <w:spacing w:line="480" w:lineRule="auto"/>
        <w:ind w:firstLine="720"/>
      </w:pPr>
      <w:r>
        <w:t xml:space="preserve">In a recent hyperlink social network analysis study, a database of vaccine hesitant and vaccine positive news sources was collected and analyzed for hyperlinks that connected to other news sources </w:t>
      </w:r>
      <w:r>
        <w:fldChar w:fldCharType="begin"/>
      </w:r>
      <w:r>
        <w:instrText xml:space="preserve"> ADDIN ZOTERO_ITEM CSL_CITATION {"citationID":"AumtQ1Vn","properties":{"formattedCitation":"(Getman et al., 2018)","plainCitation":"(Getman et al., 2018)","noteIndex":0},"citationItems":[{"id":735,"uris":["http://zotero.org/groups/2443642/items/3SUIII3T"],"uri":["http://zotero.org/groups/2443642/items/3SUIII3T"],"itemData":{"id":735,"type":"article-journal","abstract":"Aims. This article analyzes the digital childhood vaccination information network for vaccine-hesitant parents. The goal of this study was to explore the structure and influence of vaccine-hesitant content online by generating a database and network analysis of vaccine-relevant content. Method. We used Media Cloud, a searchable big-data platform of over 550 million stories from 50,000 media sources, for quantitative and qualitative study of an online media sample based on keyword selection. We generated a hyperlink network map and measured indegree centrality of the sources and vaccine sentiment for a random sample of 450 stories. Results. 28,122 publications from 4,817 sources met inclusion criteria. Clustered communities formed based on shared hyperlinks; communities tended to link within, not among, each other. The plurality of information was provaccine (46.44%, 95% confidence interval [39.86%, 53.20%]). The most influential sources were in the health community (National Institutes of Health, Centers for Disease Control and Prevention) or mainstream media (New York Times); some user-generated sources also had strong influence and were provaccine (Wikipedia). The vaccine-hesitant community rarely interacted with provaccine content and simultaneously used primary provaccine content within vaccine-hesitant narratives. Conclusion. The sentiment of the overall conversation was consistent with scientific evidence. These findings demonstrate an online environment where scientific evidence online drives vaccine information outside of the vaccine-hesitant community but is also prominently used and misused within the robust vaccine-hesitant community. Future communication efforts should take current context into account; more information may not prevent vaccine hesitancy.","container-title":"Health Education &amp; Behavior","DOI":"10.1177/1090198117739673","ISSN":"1090-1981","issue":"4","journalAbbreviation":"Health Educ Behav","page":"599-606","source":"SAGE Journals","title":"Vaccine Hesitancy and Online Information: The Influence of Digital Networks","title-short":"Vaccine Hesitancy and Online Information","volume":"45","author":[{"family":"Getman","given":"Rebekah"},{"family":"Helmi","given":"Mohammad"},{"family":"Roberts","given":"Hal"},{"family":"Yansane","given":"Alfa"},{"family":"Cutler","given":"David"},{"family":"Seymour","given":"Brittany"}],"issued":{"date-parts":[["2018",8,1]]}}}],"schema":"https://github.com/citation-style-language/schema/raw/master/csl-citation.json"} </w:instrText>
      </w:r>
      <w:r>
        <w:fldChar w:fldCharType="separate"/>
      </w:r>
      <w:r w:rsidRPr="00E34AA1">
        <w:rPr>
          <w:rFonts w:ascii="Calibri" w:hAnsi="Calibri" w:cs="Calibri"/>
        </w:rPr>
        <w:t>(Getman et al., 2018)</w:t>
      </w:r>
      <w:r>
        <w:fldChar w:fldCharType="end"/>
      </w:r>
      <w:r>
        <w:t xml:space="preserve">. They found a stark divide between pro- and anti-vaccination news sources, where they rarely refer to each other through hyperlinks. Furthermore, the anti-vaccination articles rarely linked to scientific studies or mainstream media, which indicates a distinct isolation that would be well suited for classification modelling. The hyperlinks data is also far more robust and easy-access than the keywords, but limits the data to only informational tweets when calculating vaccination sentiment. This would potentially undermine the value of the mother narrator and the importance of anecdotal evidence in the spread of misinformation. </w:t>
      </w:r>
    </w:p>
    <w:p w14:paraId="36517DB5" w14:textId="1665D8CE" w:rsidR="0051504A" w:rsidRDefault="0087679F" w:rsidP="009541BF">
      <w:pPr>
        <w:spacing w:line="480" w:lineRule="auto"/>
        <w:ind w:firstLine="720"/>
      </w:pPr>
      <w:r>
        <w:t xml:space="preserve">One methodology scored tweets by the arithmetic sum of pro-vaccine (+1) and anti-vaccine (-1) hashtags used within the body of the tweet </w:t>
      </w:r>
      <w:r>
        <w:fldChar w:fldCharType="begin"/>
      </w:r>
      <w:r>
        <w:instrText xml:space="preserve"> ADDIN ZOTERO_ITEM CSL_CITATION {"citationID":"0ECcTQvU","properties":{"formattedCitation":"(Gunaratne et al., 2019)","plainCitation":"(Gunaratne et al., 2019)","noteIndex":0},"citationItems":[{"id":896,"uris":["http://zotero.org/groups/2443642/items/2I5S4IXS"],"uri":["http://zotero.org/groups/2443642/items/2I5S4IXS"],"itemData":{"id":896,"type":"article-journal","abstract":"Despite vaccination’s role in preventing communicable diseases, misinformation threatens uptake. Social media may disseminate such anti-vaccination messages. We characterized trends in pro- and anti-vaccination discourse on Twitter. All tweets between 2010 and 2019 containing vaccine-related hashtags were identified. Pro- and anti-vaccine tweets and users per quarter (3-months) were tabulated; discussion subcommunities were identified with network analysis. 1,637,712 vaccine-related tweets were identified from 154 pro-vaccine and 125 anti-vaccine hashtags, with 86% of users posting exclusively pro-vaccine and 12% posting exclusively anti-vaccine hashtags. Pro-vaccine tweet volumes are larger than anti-vaccine tweets and consistently increase over time. In contrast, anti-vaccine tweet volumes have decreased since 2014, despite an increasing anti-vaccine user-base. Users infrequently responded across pro/anti-vaccine alignment (0.2%). Despite greater volumes of pro-vaccination discourse in recent years, and the anti-vaccination content userbase being smaller, the anti-vaccine community continues to grow in size. This finding coupled with the minimal inter-communication between communities suggests possible ideological isolation.","container-title":"Vaccine","DOI":"10.1016/j.vaccine.2019.06.086","ISSN":"0264-410X","issue":"35","journalAbbreviation":"Vaccine","language":"en","page":"4867-4871","source":"ScienceDirect","title":"Temporal trends in anti-vaccine discourse on Twitter","volume":"37","author":[{"family":"Gunaratne","given":"Keith"},{"family":"Coomes","given":"Eric A."},{"family":"Haghbayan","given":"Hourmazd"}],"issued":{"date-parts":[["2019",8,14]]}}}],"schema":"https://github.com/citation-style-language/schema/raw/master/csl-citation.json"} </w:instrText>
      </w:r>
      <w:r>
        <w:fldChar w:fldCharType="separate"/>
      </w:r>
      <w:r w:rsidRPr="0087679F">
        <w:rPr>
          <w:rFonts w:ascii="Calibri" w:hAnsi="Calibri" w:cs="Calibri"/>
        </w:rPr>
        <w:t>(Gunaratne et al., 2019)</w:t>
      </w:r>
      <w:r>
        <w:fldChar w:fldCharType="end"/>
      </w:r>
      <w:r>
        <w:t xml:space="preserve">, which is the method most suited for the needs of the current study. Instead of only hashtags, the current study used the same scoring method on a corpus of anti-vaccination and pro-vaccination vocabulary </w:t>
      </w:r>
      <w:r w:rsidR="00E742EE">
        <w:t xml:space="preserve">supplemented by the </w:t>
      </w:r>
      <w:r w:rsidR="00E742EE">
        <w:lastRenderedPageBreak/>
        <w:t>aforementioned hashtag</w:t>
      </w:r>
      <w:r>
        <w:t>,</w:t>
      </w:r>
      <w:r w:rsidR="00E742EE">
        <w:t xml:space="preserve"> hyperlink</w:t>
      </w:r>
      <w:r>
        <w:t>, and semantics</w:t>
      </w:r>
      <w:r w:rsidR="00E742EE">
        <w:t xml:space="preserve"> gathered by past researchers. </w:t>
      </w:r>
      <w:r>
        <w:t xml:space="preserve">Each tweet was given a score, standardized by the number of vocabulary terms used within the tweet. Then, the scores for all pre-exposure tweets were averaged together and all post-exposure tweets were averaged together, creating two standardized scores representing anti-vaccination and pro-vaccination sentiment. If the score was negative, then the sentiment was anti-vaccination. Distance from 0 also denoted the intensity of the sentiment, where values were limited between 1 and -1. </w:t>
      </w:r>
      <w:r w:rsidR="0051504A">
        <w:t>The scoring equation is defined as follows:</w:t>
      </w:r>
    </w:p>
    <w:p w14:paraId="5C3B097C" w14:textId="26D7B8DC" w:rsidR="009541BF" w:rsidRDefault="00EE019D" w:rsidP="009541BF">
      <w:pPr>
        <w:spacing w:line="480" w:lineRule="auto"/>
        <w:ind w:firstLine="720"/>
      </w:pPr>
      <m:oMathPara>
        <m:oMath>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d>
                    <m:dPr>
                      <m:ctrlPr>
                        <w:rPr>
                          <w:rFonts w:ascii="Cambria Math" w:hAnsi="Cambria Math"/>
                          <w:i/>
                        </w:rPr>
                      </m:ctrlPr>
                    </m:dPr>
                    <m:e>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m:t>
                              </m:r>
                              <m:ctrlPr>
                                <w:rPr>
                                  <w:rFonts w:ascii="Cambria Math" w:hAnsi="Cambria Math"/>
                                  <w:i/>
                                </w:rPr>
                              </m:ctrlPr>
                            </m:e>
                          </m:nary>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N</m:t>
                                  </m:r>
                                </m:e>
                                <m:sub>
                                  <m:r>
                                    <w:rPr>
                                      <w:rFonts w:ascii="Cambria Math" w:hAnsi="Cambria Math"/>
                                    </w:rPr>
                                    <m:t>w</m:t>
                                  </m:r>
                                </m:sub>
                              </m:sSub>
                            </m:sub>
                          </m:sSub>
                          <m:r>
                            <w:rPr>
                              <w:rFonts w:ascii="Cambria Math" w:hAnsi="Cambria Math"/>
                            </w:rPr>
                            <m:t>)</m:t>
                          </m:r>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w1</m:t>
                              </m:r>
                            </m:sub>
                          </m:sSub>
                          <m:ctrlPr>
                            <w:rPr>
                              <w:rFonts w:ascii="Cambria Math" w:hAnsi="Cambria Math"/>
                              <w:i/>
                            </w:rPr>
                          </m:ctrlPr>
                        </m:den>
                      </m:f>
                      <m:r>
                        <w:rPr>
                          <w:rFonts w:ascii="Cambria Math" w:hAnsi="Cambria Math"/>
                        </w:rPr>
                        <m:t xml:space="preserve">, </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m:t>
                              </m:r>
                              <m:ctrlPr>
                                <w:rPr>
                                  <w:rFonts w:ascii="Cambria Math" w:hAnsi="Cambria Math"/>
                                  <w:i/>
                                </w:rPr>
                              </m:ctrlPr>
                            </m:e>
                          </m:nary>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N</m:t>
                                  </m:r>
                                </m:e>
                                <m:sub>
                                  <m:r>
                                    <w:rPr>
                                      <w:rFonts w:ascii="Cambria Math" w:hAnsi="Cambria Math"/>
                                    </w:rPr>
                                    <m:t>w</m:t>
                                  </m:r>
                                </m:sub>
                              </m:sSub>
                            </m:sub>
                          </m:sSub>
                          <m:r>
                            <w:rPr>
                              <w:rFonts w:ascii="Cambria Math" w:hAnsi="Cambria Math"/>
                            </w:rPr>
                            <m:t>)</m:t>
                          </m:r>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w2</m:t>
                              </m:r>
                            </m:sub>
                          </m:sSub>
                          <m:ctrlPr>
                            <w:rPr>
                              <w:rFonts w:ascii="Cambria Math" w:hAnsi="Cambria Math"/>
                              <w:i/>
                            </w:rPr>
                          </m:ctrlPr>
                        </m:den>
                      </m:f>
                      <m:r>
                        <w:rPr>
                          <w:rFonts w:ascii="Cambria Math" w:hAnsi="Cambria Math"/>
                        </w:rPr>
                        <m:t>,...,</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m:t>
                              </m:r>
                              <m:ctrlPr>
                                <w:rPr>
                                  <w:rFonts w:ascii="Cambria Math" w:hAnsi="Cambria Math"/>
                                  <w:i/>
                                </w:rPr>
                              </m:ctrlPr>
                            </m:e>
                          </m:nary>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N</m:t>
                                  </m:r>
                                </m:e>
                                <m:sub>
                                  <m:r>
                                    <w:rPr>
                                      <w:rFonts w:ascii="Cambria Math" w:hAnsi="Cambria Math"/>
                                    </w:rPr>
                                    <m:t>w</m:t>
                                  </m:r>
                                </m:sub>
                              </m:sSub>
                            </m:sub>
                          </m:sSub>
                          <m:r>
                            <w:rPr>
                              <w:rFonts w:ascii="Cambria Math" w:hAnsi="Cambria Math"/>
                            </w:rPr>
                            <m:t>)</m:t>
                          </m:r>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wi</m:t>
                              </m:r>
                            </m:sub>
                          </m:sSub>
                          <m:ctrlPr>
                            <w:rPr>
                              <w:rFonts w:ascii="Cambria Math" w:hAnsi="Cambria Math"/>
                              <w:i/>
                            </w:rPr>
                          </m:ctrlPr>
                        </m:den>
                      </m:f>
                    </m:e>
                  </m:d>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T</m:t>
                  </m:r>
                </m:sub>
              </m:sSub>
              <m:ctrlPr>
                <w:rPr>
                  <w:rFonts w:ascii="Cambria Math" w:hAnsi="Cambria Math"/>
                  <w:i/>
                </w:rPr>
              </m:ctrlPr>
            </m:den>
          </m:f>
        </m:oMath>
      </m:oMathPara>
    </w:p>
    <w:p w14:paraId="6387FE16" w14:textId="048830CE" w:rsidR="009541BF" w:rsidRDefault="009541BF" w:rsidP="004F728B">
      <w:pPr>
        <w:spacing w:line="480" w:lineRule="auto"/>
        <w:ind w:firstLine="720"/>
        <w:rPr>
          <w:rFonts w:eastAsiaTheme="minorEastAsia"/>
        </w:rPr>
      </w:pPr>
      <w:r>
        <w:t xml:space="preserve">Where </w:t>
      </w:r>
      <m:oMath>
        <m:sSub>
          <m:sSubPr>
            <m:ctrlPr>
              <w:rPr>
                <w:rFonts w:ascii="Cambria Math" w:hAnsi="Cambria Math"/>
                <w:i/>
              </w:rPr>
            </m:ctrlPr>
          </m:sSubPr>
          <m:e>
            <m:r>
              <w:rPr>
                <w:rFonts w:ascii="Cambria Math" w:hAnsi="Cambria Math"/>
              </w:rPr>
              <m:t>N</m:t>
            </m:r>
          </m:e>
          <m:sub>
            <m:r>
              <w:rPr>
                <w:rFonts w:ascii="Cambria Math" w:hAnsi="Cambria Math"/>
              </w:rPr>
              <m:t>T</m:t>
            </m:r>
          </m:sub>
        </m:sSub>
      </m:oMath>
      <w:r>
        <w:rPr>
          <w:rFonts w:eastAsiaTheme="minorEastAsia"/>
        </w:rPr>
        <w:t xml:space="preserve">=Total number of tweet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wi</m:t>
            </m:r>
          </m:sub>
        </m:sSub>
      </m:oMath>
      <w:r>
        <w:rPr>
          <w:rFonts w:eastAsiaTheme="minorEastAsia"/>
        </w:rPr>
        <w:t xml:space="preserve">=Total number of </w:t>
      </w:r>
      <w:r w:rsidR="004A241A">
        <w:rPr>
          <w:rFonts w:eastAsiaTheme="minorEastAsia"/>
        </w:rPr>
        <w:t xml:space="preserve">pro- or anti- vaccination </w:t>
      </w:r>
      <w:r>
        <w:rPr>
          <w:rFonts w:eastAsiaTheme="minorEastAsia"/>
        </w:rPr>
        <w:t>words</w:t>
      </w:r>
      <w:r w:rsidR="00F63261">
        <w:rPr>
          <w:rFonts w:eastAsiaTheme="minorEastAsia"/>
        </w:rPr>
        <w:t xml:space="preserve"> per tweet</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oMath>
      <w:r>
        <w:rPr>
          <w:rFonts w:eastAsiaTheme="minorEastAsia"/>
        </w:rPr>
        <w:t>=</w:t>
      </w:r>
      <w:r w:rsidR="002956C3">
        <w:rPr>
          <w:rFonts w:eastAsiaTheme="minorEastAsia"/>
        </w:rPr>
        <w:t>single score value (1</w:t>
      </w:r>
      <w:r w:rsidR="00F63261">
        <w:rPr>
          <w:rFonts w:eastAsiaTheme="minorEastAsia"/>
        </w:rPr>
        <w:t xml:space="preserve"> or</w:t>
      </w:r>
      <w:r w:rsidR="002956C3">
        <w:rPr>
          <w:rFonts w:eastAsiaTheme="minorEastAsia"/>
        </w:rPr>
        <w:t xml:space="preserve"> -1)</w:t>
      </w:r>
      <w:r w:rsidR="00F63261">
        <w:rPr>
          <w:rFonts w:eastAsiaTheme="minorEastAsia"/>
        </w:rPr>
        <w:t xml:space="preserve"> per </w:t>
      </w:r>
      <w:r w:rsidR="00A03E0C">
        <w:rPr>
          <w:rFonts w:eastAsiaTheme="minorEastAsia"/>
        </w:rPr>
        <w:t xml:space="preserve">pro- or anti-vaccination </w:t>
      </w:r>
      <w:r w:rsidR="00F63261">
        <w:rPr>
          <w:rFonts w:eastAsiaTheme="minorEastAsia"/>
        </w:rPr>
        <w:t>word per tweet</w:t>
      </w:r>
    </w:p>
    <w:p w14:paraId="2F5D2BBB" w14:textId="390F7827" w:rsidR="0015172D" w:rsidRDefault="00AE43BE" w:rsidP="004F728B">
      <w:pPr>
        <w:spacing w:line="480" w:lineRule="auto"/>
        <w:ind w:firstLine="720"/>
      </w:pPr>
      <w:r>
        <w:t xml:space="preserve">The assumption is that the average </w:t>
      </w:r>
      <w:proofErr w:type="spellStart"/>
      <w:r>
        <w:t>retweeter</w:t>
      </w:r>
      <w:proofErr w:type="spellEnd"/>
      <w:r>
        <w:t xml:space="preserve"> in this study does not exclusively tweet about vaccination. Therefore, at least one vaccination-related vocabulary word must be present in the tweet for it to be included in the vocabulary scoring or used as input for the logistic regression classifier. The final result of the logistic regression classifier is the average of the predictions (1 for anti-vaccination, 0 for pro-vaccination), where distance from 0.5 describes intensity of the sentiment. </w:t>
      </w:r>
    </w:p>
    <w:p w14:paraId="1903DBB0" w14:textId="72C8415B" w:rsidR="00EE349E" w:rsidRDefault="00EE349E" w:rsidP="003753BC">
      <w:pPr>
        <w:spacing w:line="480" w:lineRule="auto"/>
        <w:rPr>
          <w:i/>
          <w:iCs/>
        </w:rPr>
      </w:pPr>
      <w:r w:rsidRPr="00585EF0">
        <w:rPr>
          <w:i/>
          <w:iCs/>
        </w:rPr>
        <w:t>Social Network Analysis</w:t>
      </w:r>
    </w:p>
    <w:p w14:paraId="5242F382" w14:textId="77777777" w:rsidR="003E1FB6" w:rsidRDefault="00850294" w:rsidP="005A290E">
      <w:pPr>
        <w:spacing w:line="480" w:lineRule="auto"/>
        <w:ind w:firstLine="720"/>
      </w:pPr>
      <w:r>
        <w:t xml:space="preserve">Social network analysis was conducted in the R programming language, mostly using </w:t>
      </w:r>
      <w:proofErr w:type="spellStart"/>
      <w:r>
        <w:t>igraph</w:t>
      </w:r>
      <w:proofErr w:type="spellEnd"/>
      <w:r>
        <w:t xml:space="preserve">. In order to best understand the structure of the anti- and pro-vaccination networks respectively, this study focuses on metrics of density and centrality. These measures in tandem can describe the insularity and ‘echo chamber’ quality of a network, as well as isolate the influential nodes in the network. </w:t>
      </w:r>
      <w:r w:rsidR="004E2545">
        <w:t>The overall density was calculated as the sum of the ties divided by the total number of possible ties. Degree, in-</w:t>
      </w:r>
      <w:r w:rsidR="004E2545">
        <w:lastRenderedPageBreak/>
        <w:t xml:space="preserve">degree, out-degree, betweenness, closeness, and </w:t>
      </w:r>
      <w:r w:rsidR="003E1FB6">
        <w:t>eigen</w:t>
      </w:r>
      <w:r w:rsidR="004E2545">
        <w:t xml:space="preserve">vector centrality were also measured for every node. </w:t>
      </w:r>
    </w:p>
    <w:p w14:paraId="07802404" w14:textId="2F790F0B" w:rsidR="005A290E" w:rsidRPr="005A290E" w:rsidRDefault="004E2545" w:rsidP="005A290E">
      <w:pPr>
        <w:spacing w:line="480" w:lineRule="auto"/>
        <w:ind w:firstLine="720"/>
      </w:pPr>
      <w:r>
        <w:t xml:space="preserve">Degree centrality, particularly out-degree centrality, is interesting because it will help illuminate the size of the active audience for the target tweet user and the </w:t>
      </w:r>
      <w:proofErr w:type="spellStart"/>
      <w:r>
        <w:t>retweeters</w:t>
      </w:r>
      <w:proofErr w:type="spellEnd"/>
      <w:r>
        <w:t xml:space="preserve">. Betweenness centrality is also useful, since it describes essentially how useful of a bridge any given node is between any two other nodes. Having a high betweenness centrality may be useful for best spreading the target tweet to an otherwise unconnected segment of the network. Closeness centrality is best used in closed networks, because it measures how quickly a given node can reach all other nodes in the network. If the network </w:t>
      </w:r>
      <w:r w:rsidR="003E1FB6">
        <w:t>is open, it is impossible for a node to reach the unconnected segments of the network. However, it is very useful for describing the nodes which are able to spread the target tweet most holistically through the network. Eigenvector centrality weighs how connected a given node is to other central nodes; in other words, how well-connected is a node to other well-connected nodes. This method takes the whole network into account.</w:t>
      </w:r>
    </w:p>
    <w:p w14:paraId="21C6EF6E" w14:textId="76ADD0EE" w:rsidR="00EE349E" w:rsidRDefault="00EE349E" w:rsidP="003753BC">
      <w:pPr>
        <w:spacing w:line="480" w:lineRule="auto"/>
        <w:jc w:val="center"/>
        <w:rPr>
          <w:b/>
          <w:bCs/>
        </w:rPr>
      </w:pPr>
      <w:r>
        <w:rPr>
          <w:b/>
          <w:bCs/>
        </w:rPr>
        <w:t>Results</w:t>
      </w:r>
    </w:p>
    <w:p w14:paraId="6C2C22B6" w14:textId="1E09BB3A" w:rsidR="00AB66E1" w:rsidRPr="00914F23" w:rsidRDefault="00AB66E1" w:rsidP="00AB66E1">
      <w:pPr>
        <w:spacing w:line="480" w:lineRule="auto"/>
        <w:rPr>
          <w:b/>
          <w:bCs/>
        </w:rPr>
      </w:pPr>
      <w:r w:rsidRPr="00914F23">
        <w:rPr>
          <w:b/>
          <w:bCs/>
        </w:rPr>
        <w:t>Descriptive statistics</w:t>
      </w:r>
    </w:p>
    <w:p w14:paraId="76606B72" w14:textId="72E590CD" w:rsidR="00721F87" w:rsidRDefault="00980155" w:rsidP="00980155">
      <w:pPr>
        <w:spacing w:line="480" w:lineRule="auto"/>
        <w:ind w:firstLine="720"/>
      </w:pPr>
      <w:r>
        <w:t xml:space="preserve">During the original scrape, 74 </w:t>
      </w:r>
      <w:proofErr w:type="spellStart"/>
      <w:r>
        <w:t>retweeters</w:t>
      </w:r>
      <w:proofErr w:type="spellEnd"/>
      <w:r>
        <w:t xml:space="preserve"> were collected from the pro-vaccination target tweet and 88 </w:t>
      </w:r>
      <w:proofErr w:type="spellStart"/>
      <w:r>
        <w:t>retweeters</w:t>
      </w:r>
      <w:proofErr w:type="spellEnd"/>
      <w:r>
        <w:t xml:space="preserve"> were collected from the anti-vaccination target tweet. After removing </w:t>
      </w:r>
      <w:proofErr w:type="spellStart"/>
      <w:r>
        <w:t>retweeters</w:t>
      </w:r>
      <w:proofErr w:type="spellEnd"/>
      <w:r>
        <w:t xml:space="preserve"> with no follower or following connections </w:t>
      </w:r>
      <w:r w:rsidR="001B0208">
        <w:t xml:space="preserve">to other </w:t>
      </w:r>
      <w:proofErr w:type="spellStart"/>
      <w:r w:rsidR="001B0208">
        <w:t>retweeters</w:t>
      </w:r>
      <w:proofErr w:type="spellEnd"/>
      <w:r w:rsidR="001B0208">
        <w:t xml:space="preserve">, the size of the pro-vaccination sample was 10 and the size of the anti-vaccination sample was 64. </w:t>
      </w:r>
    </w:p>
    <w:p w14:paraId="5FBD3A7F" w14:textId="77777777" w:rsidR="00721F87" w:rsidRPr="00914F23" w:rsidRDefault="00AB66E1" w:rsidP="00AB66E1">
      <w:pPr>
        <w:spacing w:line="480" w:lineRule="auto"/>
        <w:rPr>
          <w:b/>
          <w:bCs/>
        </w:rPr>
      </w:pPr>
      <w:r w:rsidRPr="00914F23">
        <w:rPr>
          <w:b/>
          <w:bCs/>
        </w:rPr>
        <w:t>H</w:t>
      </w:r>
      <w:r w:rsidR="00721F87" w:rsidRPr="00914F23">
        <w:rPr>
          <w:b/>
          <w:bCs/>
        </w:rPr>
        <w:t>ypothesis 1</w:t>
      </w:r>
    </w:p>
    <w:p w14:paraId="0EA91E86" w14:textId="058BEA46" w:rsidR="00AB66E1" w:rsidRDefault="00AB66E1" w:rsidP="00721F87">
      <w:pPr>
        <w:spacing w:line="480" w:lineRule="auto"/>
        <w:ind w:firstLine="720"/>
      </w:pPr>
      <w:r>
        <w:t>T</w:t>
      </w:r>
      <w:r w:rsidR="00FE5EFF">
        <w:t>he first hypothesis was that ‘t</w:t>
      </w:r>
      <w:r>
        <w:t xml:space="preserve">he social network of </w:t>
      </w:r>
      <w:proofErr w:type="spellStart"/>
      <w:r>
        <w:t>retweeters</w:t>
      </w:r>
      <w:proofErr w:type="spellEnd"/>
      <w:r>
        <w:t xml:space="preserve"> for the anti-vaccination target tweet will be denser than the social network of </w:t>
      </w:r>
      <w:proofErr w:type="spellStart"/>
      <w:r>
        <w:t>retweeters</w:t>
      </w:r>
      <w:proofErr w:type="spellEnd"/>
      <w:r>
        <w:t xml:space="preserve"> for the pro-vaccination target tweet.</w:t>
      </w:r>
      <w:r w:rsidR="00FE5EFF">
        <w:t>’</w:t>
      </w:r>
      <w:r w:rsidR="009331BF">
        <w:t xml:space="preserve"> Density </w:t>
      </w:r>
      <w:r w:rsidR="009331BF">
        <w:lastRenderedPageBreak/>
        <w:t>is defined as the proportion of existing ties relative to the total number of possible ties. When including ‘standalone’ nodes that do not connect to any other node, the overall density for the pro-vaccination network and the anti-vaccination networks were both sparse but comparable. The overall density for the anti-vaccination network was 0.0165, while the overall density for the pro-vaccination network was 0.0</w:t>
      </w:r>
      <w:r w:rsidR="00FA2AE4">
        <w:t>141. With standalone nodes removed, the pro-vaccination network appears to be far denser than the anti-vaccination network. The standalone free pro-vaccination network has a density of 0.1333, while the standalone free anti-vaccination network has a density of 0.0253.</w:t>
      </w:r>
      <w:r w:rsidR="00411655">
        <w:t xml:space="preserve"> Visualizations of the anti-vaccination network and the pro-vaccination network can be found in figures 9 and 10, respectively.</w:t>
      </w:r>
    </w:p>
    <w:p w14:paraId="143C2900" w14:textId="77777777" w:rsidR="00FE5EFF" w:rsidRPr="00914F23" w:rsidRDefault="00AB66E1" w:rsidP="00AB66E1">
      <w:pPr>
        <w:spacing w:line="480" w:lineRule="auto"/>
        <w:rPr>
          <w:b/>
          <w:bCs/>
        </w:rPr>
      </w:pPr>
      <w:r w:rsidRPr="00914F23">
        <w:rPr>
          <w:b/>
          <w:bCs/>
        </w:rPr>
        <w:t>H</w:t>
      </w:r>
      <w:r w:rsidR="00721F87" w:rsidRPr="00914F23">
        <w:rPr>
          <w:b/>
          <w:bCs/>
        </w:rPr>
        <w:t>ypothesis 2</w:t>
      </w:r>
    </w:p>
    <w:p w14:paraId="033FE6AB" w14:textId="533539D4" w:rsidR="0044481E" w:rsidRDefault="00FE5EFF" w:rsidP="00F03D36">
      <w:pPr>
        <w:spacing w:line="480" w:lineRule="auto"/>
        <w:ind w:firstLine="720"/>
      </w:pPr>
      <w:r>
        <w:t>The</w:t>
      </w:r>
      <w:r w:rsidR="00ED35D7">
        <w:t xml:space="preserve"> second hypothesis was that</w:t>
      </w:r>
      <w:r>
        <w:t xml:space="preserve"> </w:t>
      </w:r>
      <w:r w:rsidR="00ED35D7">
        <w:t>‘</w:t>
      </w:r>
      <w:r w:rsidR="00052F43">
        <w:t xml:space="preserve">the average anti-vaccination participant will have more statuses, likes, followers, and </w:t>
      </w:r>
      <w:r w:rsidR="00671582">
        <w:t>users they are following</w:t>
      </w:r>
      <w:r w:rsidR="00052F43">
        <w:t xml:space="preserve"> than the average pro-vaccination participant.</w:t>
      </w:r>
      <w:r w:rsidR="00ED35D7">
        <w:t xml:space="preserve">’ </w:t>
      </w:r>
      <w:r w:rsidR="00F03D36">
        <w:t xml:space="preserve">In order to test this hypothesis, four studentized two sample t-tests were conducted. For the sake of this analysis, standalone nodes were included in the sample. </w:t>
      </w:r>
    </w:p>
    <w:p w14:paraId="231FC151" w14:textId="4580D229" w:rsidR="00FE5EFF" w:rsidRDefault="00F03D36" w:rsidP="00F03D36">
      <w:pPr>
        <w:spacing w:line="480" w:lineRule="auto"/>
        <w:ind w:firstLine="720"/>
      </w:pPr>
      <w:r>
        <w:t>The average pro-vaccination participant has more favorited tweets (</w:t>
      </w:r>
      <w:r w:rsidRPr="00F03D36">
        <w:rPr>
          <w:i/>
          <w:iCs/>
        </w:rPr>
        <w:t>M</w:t>
      </w:r>
      <w:r>
        <w:t>=61,981) than the average anti-vaccination participant (</w:t>
      </w:r>
      <w:r w:rsidRPr="00F03D36">
        <w:rPr>
          <w:i/>
          <w:iCs/>
        </w:rPr>
        <w:t>M</w:t>
      </w:r>
      <w:r>
        <w:t>=18,828). This relationship is statistically significant (</w:t>
      </w:r>
      <w:r w:rsidRPr="00F03D36">
        <w:rPr>
          <w:i/>
          <w:iCs/>
        </w:rPr>
        <w:t>t</w:t>
      </w:r>
      <w:r>
        <w:t xml:space="preserve">=3.1429, </w:t>
      </w:r>
      <w:r w:rsidRPr="00F03D36">
        <w:rPr>
          <w:i/>
          <w:iCs/>
        </w:rPr>
        <w:t>p</w:t>
      </w:r>
      <w:r>
        <w:t>=0.0023). The average pro-vaccination participant also has tweeted more statuses (</w:t>
      </w:r>
      <w:r w:rsidRPr="00F03D36">
        <w:rPr>
          <w:i/>
          <w:iCs/>
        </w:rPr>
        <w:t>M</w:t>
      </w:r>
      <w:r>
        <w:t>=53,068) than the average anti-vaccination participant (</w:t>
      </w:r>
      <w:r w:rsidRPr="00F03D36">
        <w:rPr>
          <w:i/>
          <w:iCs/>
        </w:rPr>
        <w:t>M</w:t>
      </w:r>
      <w:r>
        <w:t>=23,268). This relationship is statistically significant (</w:t>
      </w:r>
      <w:r w:rsidRPr="00F03D36">
        <w:rPr>
          <w:i/>
          <w:iCs/>
        </w:rPr>
        <w:t>t</w:t>
      </w:r>
      <w:r>
        <w:t xml:space="preserve">=2.8683, </w:t>
      </w:r>
      <w:r w:rsidRPr="00F03D36">
        <w:rPr>
          <w:i/>
          <w:iCs/>
        </w:rPr>
        <w:t>p</w:t>
      </w:r>
      <w:r>
        <w:t>=0.005). However, there was no statistically significant difference</w:t>
      </w:r>
      <w:r w:rsidR="005811E1">
        <w:t xml:space="preserve"> (</w:t>
      </w:r>
      <w:r w:rsidR="005811E1">
        <w:rPr>
          <w:i/>
          <w:iCs/>
        </w:rPr>
        <w:t>t</w:t>
      </w:r>
      <w:r w:rsidR="005811E1">
        <w:t xml:space="preserve">=-1.5057, </w:t>
      </w:r>
      <w:r w:rsidR="005811E1">
        <w:rPr>
          <w:i/>
          <w:iCs/>
        </w:rPr>
        <w:t>p</w:t>
      </w:r>
      <w:r w:rsidR="005811E1">
        <w:t>=0.1349)</w:t>
      </w:r>
      <w:r>
        <w:t xml:space="preserve"> between the average pro-vaccination participant’s number of followers (</w:t>
      </w:r>
      <w:r>
        <w:rPr>
          <w:i/>
          <w:iCs/>
        </w:rPr>
        <w:t>M</w:t>
      </w:r>
      <w:r>
        <w:t>=1,429) and the average anti-vaccination participant’s number of followers (</w:t>
      </w:r>
      <w:r w:rsidR="005811E1">
        <w:rPr>
          <w:i/>
          <w:iCs/>
        </w:rPr>
        <w:t>M</w:t>
      </w:r>
      <w:r w:rsidR="005811E1">
        <w:t>=2,692). There was also no statistically significant difference (</w:t>
      </w:r>
      <w:r w:rsidR="005811E1">
        <w:rPr>
          <w:i/>
          <w:iCs/>
        </w:rPr>
        <w:t>t</w:t>
      </w:r>
      <w:r w:rsidR="005811E1">
        <w:t xml:space="preserve">=0.1888, </w:t>
      </w:r>
      <w:r w:rsidR="005811E1">
        <w:rPr>
          <w:i/>
          <w:iCs/>
        </w:rPr>
        <w:t>p</w:t>
      </w:r>
      <w:r w:rsidR="005811E1">
        <w:t>=0.8505) between the average number of users that a pro-vaccination participant follows (</w:t>
      </w:r>
      <w:r w:rsidR="005811E1">
        <w:rPr>
          <w:i/>
          <w:iCs/>
        </w:rPr>
        <w:t>M</w:t>
      </w:r>
      <w:r w:rsidR="005811E1">
        <w:t>=1,826) and the average number of users that an anti-vaccination participant follows (</w:t>
      </w:r>
      <w:r w:rsidR="005811E1">
        <w:rPr>
          <w:i/>
          <w:iCs/>
        </w:rPr>
        <w:t>M</w:t>
      </w:r>
      <w:r w:rsidR="005811E1">
        <w:t>=1,746).</w:t>
      </w:r>
    </w:p>
    <w:p w14:paraId="7A0B56E5" w14:textId="75DD4C2D" w:rsidR="0044481E" w:rsidRDefault="0044481E" w:rsidP="00F03D36">
      <w:pPr>
        <w:spacing w:line="480" w:lineRule="auto"/>
        <w:ind w:firstLine="720"/>
      </w:pPr>
      <w:r>
        <w:lastRenderedPageBreak/>
        <w:t xml:space="preserve">The studentized two sample t-test assumes a normal distribution. However, the distribution for all four popularity (followers, following) and engagement (favorites, statuses) metrics are highly right skewed and leptokurtic. </w:t>
      </w:r>
      <w:r w:rsidR="00151721">
        <w:t xml:space="preserve">See figures 1 through 4 for data visualizations of the distributions. The nonparametric equivalent to the unpaired t-test is the Wilcoxon rank-sum test, which relies on the median rather than the mean. The </w:t>
      </w:r>
      <w:r w:rsidR="00A451BE">
        <w:t xml:space="preserve">results of the four equivalent Wilcoxon tests </w:t>
      </w:r>
      <w:r w:rsidR="00C90C92">
        <w:t xml:space="preserve">don’t </w:t>
      </w:r>
      <w:r w:rsidR="00A451BE">
        <w:t xml:space="preserve">vary </w:t>
      </w:r>
      <w:r w:rsidR="00C90C92">
        <w:t xml:space="preserve">much </w:t>
      </w:r>
      <w:r w:rsidR="00A451BE">
        <w:t xml:space="preserve">from the results of the </w:t>
      </w:r>
      <w:r w:rsidR="00C90C92">
        <w:t xml:space="preserve">original </w:t>
      </w:r>
      <w:r w:rsidR="00A451BE">
        <w:t>t-tests.</w:t>
      </w:r>
    </w:p>
    <w:p w14:paraId="770D0046" w14:textId="39F623B9" w:rsidR="00A451BE" w:rsidRPr="005811E1" w:rsidRDefault="00A451BE" w:rsidP="00A451BE">
      <w:pPr>
        <w:spacing w:line="480" w:lineRule="auto"/>
        <w:ind w:firstLine="720"/>
      </w:pPr>
      <w:r>
        <w:t>The median pro-vaccination participant has more favorited tweets (</w:t>
      </w:r>
      <w:proofErr w:type="spellStart"/>
      <w:r w:rsidRPr="00F03D36">
        <w:rPr>
          <w:i/>
          <w:iCs/>
        </w:rPr>
        <w:t>M</w:t>
      </w:r>
      <w:r>
        <w:rPr>
          <w:i/>
          <w:iCs/>
        </w:rPr>
        <w:t>dn</w:t>
      </w:r>
      <w:proofErr w:type="spellEnd"/>
      <w:r>
        <w:t>=</w:t>
      </w:r>
      <w:r w:rsidR="00E52BE5">
        <w:t>17,701</w:t>
      </w:r>
      <w:r>
        <w:t>) than the median anti-vaccination participant (</w:t>
      </w:r>
      <w:proofErr w:type="spellStart"/>
      <w:r w:rsidRPr="00F03D36">
        <w:rPr>
          <w:i/>
          <w:iCs/>
        </w:rPr>
        <w:t>M</w:t>
      </w:r>
      <w:r>
        <w:rPr>
          <w:i/>
          <w:iCs/>
        </w:rPr>
        <w:t>dn</w:t>
      </w:r>
      <w:proofErr w:type="spellEnd"/>
      <w:r>
        <w:t>=</w:t>
      </w:r>
      <w:r w:rsidR="00E52BE5">
        <w:t>6,666</w:t>
      </w:r>
      <w:r>
        <w:t>). This relationship is statistically significant (</w:t>
      </w:r>
      <w:r>
        <w:rPr>
          <w:i/>
          <w:iCs/>
        </w:rPr>
        <w:t>W</w:t>
      </w:r>
      <w:r>
        <w:t xml:space="preserve">=4263, </w:t>
      </w:r>
      <w:r w:rsidRPr="00F03D36">
        <w:rPr>
          <w:i/>
          <w:iCs/>
        </w:rPr>
        <w:t>p</w:t>
      </w:r>
      <w:r>
        <w:t>=0.0007). The median pro-vaccination participant also has tweeted more statuses (</w:t>
      </w:r>
      <w:proofErr w:type="spellStart"/>
      <w:r w:rsidRPr="00F03D36">
        <w:rPr>
          <w:i/>
          <w:iCs/>
        </w:rPr>
        <w:t>M</w:t>
      </w:r>
      <w:r>
        <w:rPr>
          <w:i/>
          <w:iCs/>
        </w:rPr>
        <w:t>dn</w:t>
      </w:r>
      <w:proofErr w:type="spellEnd"/>
      <w:r>
        <w:t>=</w:t>
      </w:r>
      <w:r w:rsidR="00B0103F">
        <w:t>18,867</w:t>
      </w:r>
      <w:r>
        <w:t>) than the median anti-vaccination participant (</w:t>
      </w:r>
      <w:proofErr w:type="spellStart"/>
      <w:r w:rsidRPr="00F03D36">
        <w:rPr>
          <w:i/>
          <w:iCs/>
        </w:rPr>
        <w:t>M</w:t>
      </w:r>
      <w:r>
        <w:rPr>
          <w:i/>
          <w:iCs/>
        </w:rPr>
        <w:t>dn</w:t>
      </w:r>
      <w:proofErr w:type="spellEnd"/>
      <w:r>
        <w:t>=</w:t>
      </w:r>
      <w:r w:rsidR="00B0103F">
        <w:t>8,909</w:t>
      </w:r>
      <w:r>
        <w:t>). This relationship is statistically significant (</w:t>
      </w:r>
      <w:r>
        <w:rPr>
          <w:i/>
          <w:iCs/>
        </w:rPr>
        <w:t>W</w:t>
      </w:r>
      <w:r>
        <w:t xml:space="preserve">=4011, </w:t>
      </w:r>
      <w:r w:rsidRPr="00F03D36">
        <w:rPr>
          <w:i/>
          <w:iCs/>
        </w:rPr>
        <w:t>p</w:t>
      </w:r>
      <w:r>
        <w:t>=0.0112). However, there was no statistically significant difference (</w:t>
      </w:r>
      <w:r>
        <w:rPr>
          <w:i/>
          <w:iCs/>
        </w:rPr>
        <w:t>W</w:t>
      </w:r>
      <w:r>
        <w:t xml:space="preserve">=2830, </w:t>
      </w:r>
      <w:r>
        <w:rPr>
          <w:i/>
          <w:iCs/>
        </w:rPr>
        <w:t>p</w:t>
      </w:r>
      <w:r>
        <w:t>=0.152) between the median pro-vaccination participant’s number of followers (</w:t>
      </w:r>
      <w:proofErr w:type="spellStart"/>
      <w:r>
        <w:rPr>
          <w:i/>
          <w:iCs/>
        </w:rPr>
        <w:t>Mdn</w:t>
      </w:r>
      <w:proofErr w:type="spellEnd"/>
      <w:r>
        <w:t>=</w:t>
      </w:r>
      <w:r w:rsidR="00B0103F">
        <w:t>272</w:t>
      </w:r>
      <w:r>
        <w:t>) and the median anti-vaccination participant’s number of followers (</w:t>
      </w:r>
      <w:proofErr w:type="spellStart"/>
      <w:r>
        <w:rPr>
          <w:i/>
          <w:iCs/>
        </w:rPr>
        <w:t>Mdn</w:t>
      </w:r>
      <w:proofErr w:type="spellEnd"/>
      <w:r>
        <w:t>=</w:t>
      </w:r>
      <w:r w:rsidR="00B0103F">
        <w:t>685</w:t>
      </w:r>
      <w:r>
        <w:t>). There was also no statistically significant difference (</w:t>
      </w:r>
      <w:r>
        <w:rPr>
          <w:i/>
          <w:iCs/>
        </w:rPr>
        <w:t>W</w:t>
      </w:r>
      <w:r>
        <w:t xml:space="preserve">=3259, </w:t>
      </w:r>
      <w:r>
        <w:rPr>
          <w:i/>
          <w:iCs/>
        </w:rPr>
        <w:t>p</w:t>
      </w:r>
      <w:r>
        <w:t>=0.9946) between the median number of users that a pro-vaccination participant follows (</w:t>
      </w:r>
      <w:proofErr w:type="spellStart"/>
      <w:r>
        <w:rPr>
          <w:i/>
          <w:iCs/>
        </w:rPr>
        <w:t>Mdn</w:t>
      </w:r>
      <w:proofErr w:type="spellEnd"/>
      <w:r>
        <w:t>=</w:t>
      </w:r>
      <w:r w:rsidR="00B0103F">
        <w:t>595</w:t>
      </w:r>
      <w:r>
        <w:t>) and the median number of users that an anti-vaccination participant follows (</w:t>
      </w:r>
      <w:proofErr w:type="spellStart"/>
      <w:r>
        <w:rPr>
          <w:i/>
          <w:iCs/>
        </w:rPr>
        <w:t>Mdn</w:t>
      </w:r>
      <w:proofErr w:type="spellEnd"/>
      <w:r>
        <w:t>=</w:t>
      </w:r>
      <w:r w:rsidR="00B0103F">
        <w:t>741</w:t>
      </w:r>
      <w:r>
        <w:t>).</w:t>
      </w:r>
    </w:p>
    <w:p w14:paraId="34DAFCFC" w14:textId="1398E582" w:rsidR="00FE5EFF" w:rsidRPr="00914F23" w:rsidRDefault="00FE5EFF" w:rsidP="00FE5EFF">
      <w:pPr>
        <w:spacing w:line="480" w:lineRule="auto"/>
        <w:rPr>
          <w:b/>
          <w:bCs/>
        </w:rPr>
      </w:pPr>
      <w:r w:rsidRPr="00914F23">
        <w:rPr>
          <w:b/>
          <w:bCs/>
        </w:rPr>
        <w:t>Hypothesis 3</w:t>
      </w:r>
    </w:p>
    <w:p w14:paraId="0904B5BA" w14:textId="1B89A44F" w:rsidR="00AB66E1" w:rsidRPr="00447137" w:rsidRDefault="009608B4" w:rsidP="00447137">
      <w:pPr>
        <w:spacing w:line="480" w:lineRule="auto"/>
        <w:ind w:firstLine="720"/>
      </w:pPr>
      <w:r>
        <w:t>The third hypothesis was that ‘r</w:t>
      </w:r>
      <w:r w:rsidR="00AB66E1">
        <w:t>etweeting the anti-vaccination target tweet, on average, will cause more anti-vaccination rhetoric to be used by the participant compared to before retweeting.</w:t>
      </w:r>
      <w:r>
        <w:t>’</w:t>
      </w:r>
      <w:r w:rsidR="00447137">
        <w:t xml:space="preserve"> This hypothesis was tested twice: once using the scoring method and once using the penalized logistic regression classification model. To test this hypothesis, a paired t-test was used. There was a statistically significant difference between pre-exposure and post-exposure sentiment scores for </w:t>
      </w:r>
      <w:proofErr w:type="spellStart"/>
      <w:r w:rsidR="00447137">
        <w:t>retweeters</w:t>
      </w:r>
      <w:proofErr w:type="spellEnd"/>
      <w:r w:rsidR="00447137">
        <w:t xml:space="preserve"> of the anti-vaccination target tweet, where the average difference trended negative (</w:t>
      </w:r>
      <w:r w:rsidR="00447137">
        <w:rPr>
          <w:i/>
          <w:iCs/>
        </w:rPr>
        <w:t>M</w:t>
      </w:r>
      <w:r w:rsidR="00447137">
        <w:t xml:space="preserve">=-0.1144); this result </w:t>
      </w:r>
      <w:r w:rsidR="00447137">
        <w:lastRenderedPageBreak/>
        <w:t>was statistically significant (</w:t>
      </w:r>
      <w:r w:rsidR="00447137">
        <w:rPr>
          <w:i/>
          <w:iCs/>
        </w:rPr>
        <w:t>t</w:t>
      </w:r>
      <w:r w:rsidR="00447137">
        <w:t xml:space="preserve">=-2.5564, </w:t>
      </w:r>
      <w:r w:rsidR="00447137">
        <w:rPr>
          <w:i/>
          <w:iCs/>
        </w:rPr>
        <w:t>p</w:t>
      </w:r>
      <w:r w:rsidR="00447137">
        <w:t xml:space="preserve">=0.0063). There was also no statistically significant difference between pre-exposure and post-exposure sentiment classifications (using the penalized logistic regression classifier) for </w:t>
      </w:r>
      <w:proofErr w:type="spellStart"/>
      <w:r w:rsidR="00447137">
        <w:t>retweeters</w:t>
      </w:r>
      <w:proofErr w:type="spellEnd"/>
      <w:r w:rsidR="00447137">
        <w:t xml:space="preserve"> of the anti-vaccination target tweet, but the average difference trended negative (</w:t>
      </w:r>
      <w:r w:rsidR="00447137">
        <w:rPr>
          <w:i/>
          <w:iCs/>
        </w:rPr>
        <w:t>M</w:t>
      </w:r>
      <w:r w:rsidR="00447137">
        <w:t>=-0.0186); this result was not statistically significant (</w:t>
      </w:r>
      <w:r w:rsidR="00447137">
        <w:rPr>
          <w:i/>
          <w:iCs/>
        </w:rPr>
        <w:t>t</w:t>
      </w:r>
      <w:r w:rsidR="00447137">
        <w:t xml:space="preserve">=-0.9892, </w:t>
      </w:r>
      <w:r w:rsidR="00447137">
        <w:rPr>
          <w:i/>
          <w:iCs/>
        </w:rPr>
        <w:t>p</w:t>
      </w:r>
      <w:r w:rsidR="00447137">
        <w:t>=0.</w:t>
      </w:r>
      <w:r w:rsidR="00283C4F">
        <w:t>3259</w:t>
      </w:r>
      <w:r w:rsidR="00447137">
        <w:t xml:space="preserve">). </w:t>
      </w:r>
    </w:p>
    <w:p w14:paraId="51D61C55" w14:textId="5D83FA25" w:rsidR="00721F87" w:rsidRPr="00914F23" w:rsidRDefault="00AB66E1" w:rsidP="00AB66E1">
      <w:pPr>
        <w:spacing w:line="480" w:lineRule="auto"/>
        <w:rPr>
          <w:b/>
          <w:bCs/>
        </w:rPr>
      </w:pPr>
      <w:r w:rsidRPr="00914F23">
        <w:rPr>
          <w:b/>
          <w:bCs/>
        </w:rPr>
        <w:t>H</w:t>
      </w:r>
      <w:r w:rsidR="00721F87" w:rsidRPr="00914F23">
        <w:rPr>
          <w:b/>
          <w:bCs/>
        </w:rPr>
        <w:t xml:space="preserve">ypothesis </w:t>
      </w:r>
      <w:r w:rsidR="00FE5EFF" w:rsidRPr="00914F23">
        <w:rPr>
          <w:b/>
          <w:bCs/>
        </w:rPr>
        <w:t>4</w:t>
      </w:r>
      <w:r w:rsidRPr="00914F23">
        <w:rPr>
          <w:b/>
          <w:bCs/>
        </w:rPr>
        <w:t xml:space="preserve"> </w:t>
      </w:r>
    </w:p>
    <w:p w14:paraId="43BA9906" w14:textId="4A8BDDDB" w:rsidR="001870CA" w:rsidRDefault="009608B4" w:rsidP="001870CA">
      <w:pPr>
        <w:spacing w:line="480" w:lineRule="auto"/>
        <w:ind w:firstLine="720"/>
      </w:pPr>
      <w:r>
        <w:t>The fourth and final hypothesis was that ‘r</w:t>
      </w:r>
      <w:r w:rsidR="00AB66E1">
        <w:t>etweeting the pro-vaccination target tweet, on average, will cause more pro-vaccination rhetoric to be used by the participant compared to before retweeting.</w:t>
      </w:r>
      <w:r>
        <w:t>’</w:t>
      </w:r>
      <w:r w:rsidR="001870CA">
        <w:t xml:space="preserve"> Like hypothesis 3, this hypothesis was tested twice: once using the scoring method and once using the penalized logistic regression classification model. To test this hypothesis, a paired t-test was used.</w:t>
      </w:r>
      <w:r w:rsidR="00055B33">
        <w:t xml:space="preserve"> The distribution of pre-sentiment scores can be found in figure 5 and the distribution of post-sentiment scores can be found in figure 6.</w:t>
      </w:r>
      <w:r w:rsidR="001870CA">
        <w:t xml:space="preserve"> There was a statistically significant difference between pre-exposure and post-exposure sentiment scores for </w:t>
      </w:r>
      <w:proofErr w:type="spellStart"/>
      <w:r w:rsidR="001870CA">
        <w:t>retweeters</w:t>
      </w:r>
      <w:proofErr w:type="spellEnd"/>
      <w:r w:rsidR="001870CA">
        <w:t xml:space="preserve"> of the pro-vaccination target tweet, where the average difference trended positive (</w:t>
      </w:r>
      <w:r w:rsidR="001870CA">
        <w:rPr>
          <w:i/>
          <w:iCs/>
        </w:rPr>
        <w:t>M</w:t>
      </w:r>
      <w:r w:rsidR="001870CA">
        <w:t>=</w:t>
      </w:r>
      <w:r w:rsidR="00283C4F">
        <w:t>0.2406</w:t>
      </w:r>
      <w:r w:rsidR="001870CA">
        <w:t>); this result was statistically significant (</w:t>
      </w:r>
      <w:r w:rsidR="001870CA">
        <w:rPr>
          <w:i/>
          <w:iCs/>
        </w:rPr>
        <w:t>t</w:t>
      </w:r>
      <w:r w:rsidR="001870CA">
        <w:t>=</w:t>
      </w:r>
      <w:r w:rsidR="00283C4F">
        <w:t>3.4039</w:t>
      </w:r>
      <w:r w:rsidR="001870CA">
        <w:t xml:space="preserve">, </w:t>
      </w:r>
      <w:r w:rsidR="001870CA">
        <w:rPr>
          <w:i/>
          <w:iCs/>
        </w:rPr>
        <w:t>p</w:t>
      </w:r>
      <w:r w:rsidR="001870CA">
        <w:t>=0.00</w:t>
      </w:r>
      <w:r w:rsidR="00283C4F">
        <w:t>12</w:t>
      </w:r>
      <w:r w:rsidR="001870CA">
        <w:t>). There was also</w:t>
      </w:r>
      <w:r w:rsidR="00283C4F">
        <w:t xml:space="preserve"> a</w:t>
      </w:r>
      <w:r w:rsidR="001870CA">
        <w:t xml:space="preserve"> statistically significant difference between pre-exposure and post-exposure sentiment classifications (using the penalized logistic regression classifier) for </w:t>
      </w:r>
      <w:proofErr w:type="spellStart"/>
      <w:r w:rsidR="001870CA">
        <w:t>retweeters</w:t>
      </w:r>
      <w:proofErr w:type="spellEnd"/>
      <w:r w:rsidR="001870CA">
        <w:t xml:space="preserve"> of the anti-vaccination target tweet, but the average difference trended negative</w:t>
      </w:r>
      <w:r w:rsidR="00283C4F">
        <w:t xml:space="preserve"> rather than positive</w:t>
      </w:r>
      <w:r w:rsidR="001870CA">
        <w:t xml:space="preserve"> (</w:t>
      </w:r>
      <w:r w:rsidR="001870CA">
        <w:rPr>
          <w:i/>
          <w:iCs/>
        </w:rPr>
        <w:t>M</w:t>
      </w:r>
      <w:r w:rsidR="001870CA">
        <w:t>=-</w:t>
      </w:r>
      <w:r w:rsidR="00283C4F">
        <w:t>0.1324</w:t>
      </w:r>
      <w:r w:rsidR="001870CA">
        <w:t>); this result was statistically significant (</w:t>
      </w:r>
      <w:r w:rsidR="001870CA">
        <w:rPr>
          <w:i/>
          <w:iCs/>
        </w:rPr>
        <w:t>t</w:t>
      </w:r>
      <w:r w:rsidR="001870CA">
        <w:t>=-</w:t>
      </w:r>
      <w:r w:rsidR="00283C4F">
        <w:t>3.0902</w:t>
      </w:r>
      <w:r w:rsidR="001870CA">
        <w:t xml:space="preserve">, </w:t>
      </w:r>
      <w:r w:rsidR="001870CA">
        <w:rPr>
          <w:i/>
          <w:iCs/>
        </w:rPr>
        <w:t>p</w:t>
      </w:r>
      <w:r w:rsidR="001870CA">
        <w:t>=</w:t>
      </w:r>
      <w:r w:rsidR="00283C4F">
        <w:t>0.003</w:t>
      </w:r>
      <w:r w:rsidR="001870CA">
        <w:t xml:space="preserve">). </w:t>
      </w:r>
      <w:r w:rsidR="00055B33">
        <w:t xml:space="preserve">The distribution of pre-sentiment classifications can be found in figure 7 and </w:t>
      </w:r>
      <w:r w:rsidR="0068776A">
        <w:t>the distribution of post-sentiment classifications can be found in figure 8.</w:t>
      </w:r>
    </w:p>
    <w:p w14:paraId="43319959" w14:textId="3C31E8D6" w:rsidR="00AB66E1" w:rsidRPr="0028294C" w:rsidRDefault="003A7B8E" w:rsidP="003A7B8E">
      <w:pPr>
        <w:spacing w:line="480" w:lineRule="auto"/>
        <w:ind w:firstLine="720"/>
      </w:pPr>
      <w:r>
        <w:t xml:space="preserve">To further compare the results of the pre- and post-exposure scores or classifications, a two-sample t-test was used to test for statistically significant difference between the results of anti-vaccination exposure and pro-vaccination exposure. </w:t>
      </w:r>
      <w:r w:rsidR="0028294C">
        <w:t>The average difference in sentiment score for a participant exposed to the anti-vaccination target tweet (</w:t>
      </w:r>
      <w:r w:rsidR="0028294C">
        <w:rPr>
          <w:i/>
          <w:iCs/>
        </w:rPr>
        <w:t>M</w:t>
      </w:r>
      <w:r w:rsidR="0028294C">
        <w:t xml:space="preserve">=-0.1144) is significantly different from the </w:t>
      </w:r>
      <w:r w:rsidR="0028294C">
        <w:lastRenderedPageBreak/>
        <w:t>average difference in sentiment score for a participant exposed to the pro-vaccination target tweet (</w:t>
      </w:r>
      <w:r w:rsidR="0028294C">
        <w:rPr>
          <w:i/>
          <w:iCs/>
        </w:rPr>
        <w:t>M</w:t>
      </w:r>
      <w:r w:rsidR="0028294C">
        <w:t>=0.2406); this relationship is highly statistically significant (</w:t>
      </w:r>
      <w:r w:rsidR="0028294C">
        <w:rPr>
          <w:i/>
          <w:iCs/>
        </w:rPr>
        <w:t>t</w:t>
      </w:r>
      <w:r w:rsidR="0028294C">
        <w:t xml:space="preserve">=4.2434, </w:t>
      </w:r>
      <w:r w:rsidR="0028294C">
        <w:rPr>
          <w:i/>
          <w:iCs/>
        </w:rPr>
        <w:t>p</w:t>
      </w:r>
      <w:r w:rsidR="0028294C">
        <w:t>&lt;0.0001). In the case of the penalized logistic regression classifier, the average difference in sentiment classification for a participant exposed to the anti-vaccination target tweet (</w:t>
      </w:r>
      <w:r w:rsidR="0028294C">
        <w:rPr>
          <w:i/>
          <w:iCs/>
        </w:rPr>
        <w:t>M</w:t>
      </w:r>
      <w:r w:rsidR="0028294C">
        <w:t>=-0.0186) is significantly different from the average difference in sentiment score for a participant exposed to the pro-vaccination target tweet (</w:t>
      </w:r>
      <w:r w:rsidR="0028294C">
        <w:rPr>
          <w:i/>
          <w:iCs/>
        </w:rPr>
        <w:t>M</w:t>
      </w:r>
      <w:r w:rsidR="0028294C">
        <w:t>=-0.1324); this relationship is statistically significant (</w:t>
      </w:r>
      <w:r w:rsidR="0028294C">
        <w:rPr>
          <w:i/>
          <w:iCs/>
        </w:rPr>
        <w:t>t=</w:t>
      </w:r>
      <w:r w:rsidR="0028294C">
        <w:t xml:space="preserve">-2.4301, </w:t>
      </w:r>
      <w:r w:rsidR="0028294C">
        <w:rPr>
          <w:i/>
          <w:iCs/>
        </w:rPr>
        <w:t>p</w:t>
      </w:r>
      <w:r w:rsidR="0028294C">
        <w:t>=0.01722).</w:t>
      </w:r>
    </w:p>
    <w:p w14:paraId="677576CC" w14:textId="251A688D" w:rsidR="001B67D4" w:rsidRDefault="001B67D4" w:rsidP="003753BC">
      <w:pPr>
        <w:spacing w:line="480" w:lineRule="auto"/>
        <w:jc w:val="center"/>
        <w:rPr>
          <w:b/>
          <w:bCs/>
        </w:rPr>
      </w:pPr>
      <w:r>
        <w:rPr>
          <w:b/>
          <w:bCs/>
        </w:rPr>
        <w:t>Discussion</w:t>
      </w:r>
    </w:p>
    <w:p w14:paraId="74EEFFD2" w14:textId="77777777" w:rsidR="002E3807" w:rsidRDefault="001B67D4" w:rsidP="001B67D4">
      <w:pPr>
        <w:spacing w:line="480" w:lineRule="auto"/>
        <w:ind w:firstLine="720"/>
      </w:pPr>
      <w:r>
        <w:t>The</w:t>
      </w:r>
      <w:r w:rsidR="001B0208">
        <w:t xml:space="preserve"> first hypothesis was </w:t>
      </w:r>
      <w:r w:rsidR="006A4FA5">
        <w:t>not</w:t>
      </w:r>
      <w:r w:rsidR="001B0208">
        <w:t xml:space="preserve"> supported.</w:t>
      </w:r>
      <w:r w:rsidR="0012561E">
        <w:t xml:space="preserve"> Though it was predicted that the anti-vaccination network structure would be denser than the pro-vaccination network, the results of the study found the opposite. However, the anti-vaccination network had more nodes than the pro-vaccination network, meaning that more anti-vaccination accounts that retweeted the anti-vaccination target tweet followed each other as compared to the pro-vaccination sample. By proportions, of the 88 accounts that retweeted the anti-vaccination target tweet, 64 had some follower or following relationship with each other so 73% of the anti-vaccination </w:t>
      </w:r>
      <w:proofErr w:type="spellStart"/>
      <w:r w:rsidR="0012561E">
        <w:t>retweeters</w:t>
      </w:r>
      <w:proofErr w:type="spellEnd"/>
      <w:r w:rsidR="0012561E">
        <w:t xml:space="preserve"> sample had at minimum one connection with another anti-vaccination </w:t>
      </w:r>
      <w:proofErr w:type="spellStart"/>
      <w:r w:rsidR="0012561E">
        <w:t>retweeter</w:t>
      </w:r>
      <w:proofErr w:type="spellEnd"/>
      <w:r w:rsidR="0012561E">
        <w:t xml:space="preserve">. Of the 74 pro-vaccination </w:t>
      </w:r>
      <w:proofErr w:type="spellStart"/>
      <w:r w:rsidR="0012561E">
        <w:t>retweeters</w:t>
      </w:r>
      <w:proofErr w:type="spellEnd"/>
      <w:r w:rsidR="0012561E">
        <w:t xml:space="preserve">, only a mere 10 had any relationship with another pro-vaccination </w:t>
      </w:r>
      <w:proofErr w:type="spellStart"/>
      <w:r w:rsidR="0012561E">
        <w:t>retweeter</w:t>
      </w:r>
      <w:proofErr w:type="spellEnd"/>
      <w:r w:rsidR="0012561E">
        <w:t xml:space="preserve"> (14%). </w:t>
      </w:r>
    </w:p>
    <w:p w14:paraId="7AC7CF7C" w14:textId="650A2DE8" w:rsidR="00056528" w:rsidRDefault="0012561E" w:rsidP="001B67D4">
      <w:pPr>
        <w:spacing w:line="480" w:lineRule="auto"/>
        <w:ind w:firstLine="720"/>
      </w:pPr>
      <w:r>
        <w:t xml:space="preserve">The method by which this hypothesis was tested was to calculate the number of existing edges between nodes divided by the total possible number of edges. Therefore, </w:t>
      </w:r>
      <w:r w:rsidR="002E3807">
        <w:t xml:space="preserve">though the pro-vaccination network had a higher density, it can still be said that the anti-vaccination community is better connected due to the larger network size. Furthermore, the anti-vaccination network structure was closed when ignoring edge directionality, meaning that every node could be reached by any other node through edge traversal. The pro-vaccination network structure was open, meaning that some nodes are unreachable by other nodes via edge traversal. The anti-vaccination network is therefore not necessarily denser, but </w:t>
      </w:r>
      <w:r w:rsidR="002E3807">
        <w:lastRenderedPageBreak/>
        <w:t xml:space="preserve">is </w:t>
      </w:r>
      <w:r w:rsidR="00FC5113">
        <w:t>more</w:t>
      </w:r>
      <w:r w:rsidR="002E3807">
        <w:t xml:space="preserve"> </w:t>
      </w:r>
      <w:r w:rsidR="00FC5113">
        <w:t xml:space="preserve">populous </w:t>
      </w:r>
      <w:r w:rsidR="002E3807">
        <w:t xml:space="preserve">and closed compared to the pro-vaccination network, which does partially support the idea that the anti-vaccination community is more connected to each other than the pro-vaccination community. </w:t>
      </w:r>
    </w:p>
    <w:p w14:paraId="529014B7" w14:textId="1DF33C77" w:rsidR="00497D58" w:rsidRDefault="00497D58" w:rsidP="001B67D4">
      <w:pPr>
        <w:spacing w:line="480" w:lineRule="auto"/>
        <w:ind w:firstLine="720"/>
      </w:pPr>
      <w:r>
        <w:t xml:space="preserve">Still, the result that the pro-vaccination network is denser than the anti-vaccination network contradicts the consensus amongst existing literature. Previous social network analyses have found that the anti-vaccination community is highly dense and homophilic </w:t>
      </w:r>
      <w:r>
        <w:fldChar w:fldCharType="begin"/>
      </w:r>
      <w:r w:rsidR="00353192">
        <w:instrText xml:space="preserve"> ADDIN ZOTERO_ITEM CSL_CITATION {"citationID":"SMOMoUPH","properties":{"formattedCitation":"(Gunaratne et al., 2019; Schmidt et al., 2018; Stahl et al., 2016)","plainCitation":"(Gunaratne et al., 2019; Schmidt et al., 2018; Stahl et al., 2016)","noteIndex":0},"citationItems":[{"id":896,"uris":["http://zotero.org/groups/2443642/items/2I5S4IXS"],"uri":["http://zotero.org/groups/2443642/items/2I5S4IXS"],"itemData":{"id":896,"type":"article-journal","abstract":"Despite vaccination’s role in preventing communicable diseases, misinformation threatens uptake. Social media may disseminate such anti-vaccination messages. We characterized trends in pro- and anti-vaccination discourse on Twitter. All tweets between 2010 and 2019 containing vaccine-related hashtags were identified. Pro- and anti-vaccine tweets and users per quarter (3-months) were tabulated; discussion subcommunities were identified with network analysis. 1,637,712 vaccine-related tweets were identified from 154 pro-vaccine and 125 anti-vaccine hashtags, with 86% of users posting exclusively pro-vaccine and 12% posting exclusively anti-vaccine hashtags. Pro-vaccine tweet volumes are larger than anti-vaccine tweets and consistently increase over time. In contrast, anti-vaccine tweet volumes have decreased since 2014, despite an increasing anti-vaccine user-base. Users infrequently responded across pro/anti-vaccine alignment (0.2%). Despite greater volumes of pro-vaccination discourse in recent years, and the anti-vaccination content userbase being smaller, the anti-vaccine community continues to grow in size. This finding coupled with the minimal inter-communication between communities suggests possible ideological isolation.","container-title":"Vaccine","DOI":"10.1016/j.vaccine.2019.06.086","ISSN":"0264-410X","issue":"35","journalAbbreviation":"Vaccine","language":"en","page":"4867-4871","source":"ScienceDirect","title":"Temporal trends in anti-vaccine discourse on Twitter","volume":"37","author":[{"family":"Gunaratne","given":"Keith"},{"family":"Coomes","given":"Eric A."},{"family":"Haghbayan","given":"Hourmazd"}],"issued":{"date-parts":[["2019",8,14]]}}},{"id":706,"uris":["http://zotero.org/groups/2443642/items/9MGVVS33"],"uri":["http://zotero.org/groups/2443642/items/9MGVVS33"],"itemData":{"id":706,"type":"article-journal","abstract":"Background\nVaccine hesitancy has been recognized as a major global health threat. Having access to any type of information in social media has been suggested as a potential influence on the growth of anti-vaccination groups. Recent studies w.r.t. other topics than vaccination show that access to a wide amount of content through the Internet without intermediaries resolved into major segregation of the users in polarized groups. Users select information adhering to theirs system of beliefs and tend to ignore dissenting information.\nObjectives\nThe goal was to assess whether users’ attitudes are polarized on the topic of vaccination on Facebook and how this polarization develops over time.\nMethods\nWe perform a thorough quantitative analysis by studying the interaction of 2.6 M users with 298,018 Facebook posts over a time span of seven years and 5 months. We applied community detection algorithms to automatically detect the emergence of communities accounting for the users’ activity on the pages. Also, we quantified the cohesiveness of these communities over time.\nResults\nOur findings show that the consumption of content about vaccines is dominated by the echo chamber effect and that polarization increased over the years. Well-segregated communities emerge from the users’ consumption habits i.e., the majority of users consume information in favor or against vaccines, not both.\nConclusion\nThe existence of echo chambers may explain why social-media campaigns that provide accurate information have limited reach and be effective only in sub-groups, even fomenting further opinion polarization. The introduction of dissenting information into a sub-group is disregarded and can produce a backfire effect, thus reinforcing the pre-existing opinions within the sub-group. Public health professionals should try to understand the contents of these echo chambers, for example by getting passively involved in such groups. Only then it will be possible to find effective ways of countering anti-vaccination thinking.","container-title":"Vaccine","DOI":"10.1016/j.vaccine.2018.05.040","ISSN":"0264-410X","issue":"25","journalAbbreviation":"Vaccine","language":"en","page":"3606-3612","source":"ScienceDirect","title":"Polarization of the vaccination debate on Facebook","volume":"36","author":[{"family":"Schmidt","given":"Ana Lucía"},{"family":"Zollo","given":"Fabiana"},{"family":"Scala","given":"Antonio"},{"family":"Betsch","given":"Cornelia"},{"family":"Quattrociocchi","given":"Walter"}],"issued":{"date-parts":[["2018",6,14]]}}},{"id":711,"uris":["http://zotero.org/groups/2443642/items/ZG5PNKX5"],"uri":["http://zotero.org/groups/2443642/items/ZG5PNKX5"],"itemData":{"id":711,"type":"article-journal","abstract":"Objective\nVaccine hesitancy is a growing and threatening trend, increasing the risk of disease outbreaks and potentially defeating health authorities’ strategies. We aimed to describe the significant role of social networks and the Internet on vaccine hesitancy, and more generally on vaccine attitudes and behaviors.\nMethods\nPresentation and discussion of lessons learnt from: (i) the monitoring and analysis of web and social network contents on vaccination; (ii) the tracking of Google search terms used by web users; (iii) the analysis of Google search suggestions related to vaccination; (iv) results from the Vaccinoscopie© study, online annual surveys of representative samples of 6500 to 10,000 French mothers, monitoring vaccine behaviors and attitude of French parents as well as vaccination coverage of their children, since 2008; and (v) various studies published in the scientific literature.\nResults\nSocial networks and the web play a major role in disseminating information about vaccination. They have modified the vaccination decision-making process and, more generally, the doctor/patient relationship. The Internet may fuel controversial issues related to vaccination and durably impact public opinion, but it may also provide new tools to fight against vaccine hesitancy.\nConclusion\nVaccine hesitancy should be fought on the Internet battlefield, and for this purpose, communication strategies should take into account new threats and opportunities offered by the web and social networks.\nRésumé\nObjectif\nL’hésitation vaccinale constitue une menace grandissante, à même d’augmenter le risque d’épidémies et de faire échouer les stratégies des autorités sanitaires. L’objectif de cette étude était de décrire le rôle conséquent des réseaux sociaux et d’Internet en matière d’hésitation vaccinale et l’influence qu’ils exercent sur les attitudes et comportements relatifs à la vaccination.\nMéthodes\nPrésentation et description des leçons tirées : (i) d’une analyse du contenu publié sur Internet et sur les réseaux sociaux concernant la vaccination ; (ii) d’une analyse des recherches effectuées par les internautes sur Google ; (iii) d’une analyse des suggestions proposées par Google en matière de vaccination ; (iv) des résultats de l’étude Vaccinoscopie© menée chaque année, depuis 2008, auprès d’échantillons représentatifs de mères françaises (de 6500 à 10 000) dont l’objectif est de suivre les attitudes et comportements des parents français en matière de vaccination et d’évaluer les couvertures vaccinales des enfants ; et (v) de différentes études publiées sur le sujet.\nRésultats\nLes réseaux sociaux et Internet jouent un rôle conséquent en matière de diffusion de l’information vaccinale et modifient le processus décisionnel relatif à la vaccination et, de manière plus générale, la relation médecin/patient. Internet peut parfois alimenter certaines polémiques vaccinales, influençant ainsi l’opinion publique. Cependant, Internet offre également de nouveaux outils de lutte contre l’hésitation vaccinale.\nConclusion\nLa lutte contre l’hésitation vaccinale doit se jouer sur Internet. Les stratégies de communication en la matière doivent donc tenir compte des nouvelles menaces et opportunités offertes par Internet et par les réseaux sociaux.","container-title":"Médecine et Maladies Infectieuses","DOI":"10.1016/j.medmal.2016.02.002","ISSN":"0399-077X","issue":"3","journalAbbreviation":"Médecine et Maladies Infectieuses","language":"en","page":"117-122","source":"ScienceDirect","title":"The impact of the web and social networks on vaccination. New challenges and opportunities offered to fight against vaccine hesitancy","volume":"46","author":[{"family":"Stahl","given":"J. -P."},{"family":"Cohen","given":"R."},{"family":"Denis","given":"F."},{"family":"Gaudelus","given":"J."},{"family":"Martinot","given":"A."},{"family":"Lery","given":"T."},{"family":"Lepetit","given":"H."}],"issued":{"date-parts":[["2016",5,1]]}}}],"schema":"https://github.com/citation-style-language/schema/raw/master/csl-citation.json"} </w:instrText>
      </w:r>
      <w:r>
        <w:fldChar w:fldCharType="separate"/>
      </w:r>
      <w:r w:rsidRPr="00340115">
        <w:rPr>
          <w:rFonts w:ascii="Calibri" w:hAnsi="Calibri" w:cs="Calibri"/>
        </w:rPr>
        <w:t>(Gunaratne et al., 2019; Schmidt et al., 2018; Stahl et al., 2016)</w:t>
      </w:r>
      <w:r>
        <w:fldChar w:fldCharType="end"/>
      </w:r>
      <w:r>
        <w:t>.</w:t>
      </w:r>
      <w:r w:rsidR="00307F12">
        <w:t xml:space="preserve"> </w:t>
      </w:r>
      <w:proofErr w:type="spellStart"/>
      <w:r w:rsidR="00307F12">
        <w:t>Gunaratne</w:t>
      </w:r>
      <w:proofErr w:type="spellEnd"/>
      <w:r w:rsidR="00307F12">
        <w:t xml:space="preserve"> and colleagues</w:t>
      </w:r>
      <w:r w:rsidR="00E62BA9">
        <w:t xml:space="preserve"> </w:t>
      </w:r>
      <w:r w:rsidR="00E62BA9">
        <w:fldChar w:fldCharType="begin"/>
      </w:r>
      <w:r w:rsidR="00E62BA9">
        <w:instrText xml:space="preserve"> ADDIN ZOTERO_ITEM CSL_CITATION {"citationID":"XFjTEMhX","properties":{"formattedCitation":"(2019)","plainCitation":"(2019)","noteIndex":0},"citationItems":[{"id":896,"uris":["http://zotero.org/groups/2443642/items/2I5S4IXS"],"uri":["http://zotero.org/groups/2443642/items/2I5S4IXS"],"itemData":{"id":896,"type":"article-journal","abstract":"Despite vaccination’s role in preventing communicable diseases, misinformation threatens uptake. Social media may disseminate such anti-vaccination messages. We characterized trends in pro- and anti-vaccination discourse on Twitter. All tweets between 2010 and 2019 containing vaccine-related hashtags were identified. Pro- and anti-vaccine tweets and users per quarter (3-months) were tabulated; discussion subcommunities were identified with network analysis. 1,637,712 vaccine-related tweets were identified from 154 pro-vaccine and 125 anti-vaccine hashtags, with 86% of users posting exclusively pro-vaccine and 12% posting exclusively anti-vaccine hashtags. Pro-vaccine tweet volumes are larger than anti-vaccine tweets and consistently increase over time. In contrast, anti-vaccine tweet volumes have decreased since 2014, despite an increasing anti-vaccine user-base. Users infrequently responded across pro/anti-vaccine alignment (0.2%). Despite greater volumes of pro-vaccination discourse in recent years, and the anti-vaccination content userbase being smaller, the anti-vaccine community continues to grow in size. This finding coupled with the minimal inter-communication between communities suggests possible ideological isolation.","container-title":"Vaccine","DOI":"10.1016/j.vaccine.2019.06.086","ISSN":"0264-410X","issue":"35","journalAbbreviation":"Vaccine","language":"en","page":"4867-4871","source":"ScienceDirect","title":"Temporal trends in anti-vaccine discourse on Twitter","volume":"37","author":[{"family":"Gunaratne","given":"Keith"},{"family":"Coomes","given":"Eric A."},{"family":"Haghbayan","given":"Hourmazd"}],"issued":{"date-parts":[["2019",8,14]]}},"suppress-author":true}],"schema":"https://github.com/citation-style-language/schema/raw/master/csl-citation.json"} </w:instrText>
      </w:r>
      <w:r w:rsidR="00E62BA9">
        <w:fldChar w:fldCharType="separate"/>
      </w:r>
      <w:r w:rsidR="00E62BA9" w:rsidRPr="00E62BA9">
        <w:rPr>
          <w:rFonts w:ascii="Calibri" w:hAnsi="Calibri" w:cs="Calibri"/>
        </w:rPr>
        <w:t>(2019)</w:t>
      </w:r>
      <w:r w:rsidR="00E62BA9">
        <w:fldChar w:fldCharType="end"/>
      </w:r>
      <w:r w:rsidR="00E62BA9">
        <w:t xml:space="preserve"> </w:t>
      </w:r>
      <w:r w:rsidR="00307F12">
        <w:t xml:space="preserve">found that the pro-vaccination community was far larger than the anti-vaccination community on twitter, but the anti-vaccination community was also </w:t>
      </w:r>
      <w:r w:rsidR="00645CEF">
        <w:t xml:space="preserve">very </w:t>
      </w:r>
      <w:r w:rsidR="00307F12">
        <w:t xml:space="preserve">active within their network. </w:t>
      </w:r>
      <w:r w:rsidR="00645CEF">
        <w:t>This is partially supported by the closed structure of the</w:t>
      </w:r>
      <w:r w:rsidR="00A25654">
        <w:t xml:space="preserve"> anti-vaccination</w:t>
      </w:r>
      <w:r w:rsidR="00645CEF">
        <w:t xml:space="preserve"> network</w:t>
      </w:r>
      <w:r w:rsidR="00A25654">
        <w:t xml:space="preserve">, which indicates that the anti-vaccination </w:t>
      </w:r>
      <w:proofErr w:type="spellStart"/>
      <w:r w:rsidR="00A25654">
        <w:t>retweeters</w:t>
      </w:r>
      <w:proofErr w:type="spellEnd"/>
      <w:r w:rsidR="00A25654">
        <w:t xml:space="preserve"> either already were connected to each other before exposure to the target tweet, or were motivated to connect after exposure to the target tweet. By contrast, the pro-vaccination network was open, so pro-vaccination </w:t>
      </w:r>
      <w:proofErr w:type="spellStart"/>
      <w:r w:rsidR="00A25654">
        <w:t>retweeters</w:t>
      </w:r>
      <w:proofErr w:type="spellEnd"/>
      <w:r w:rsidR="00A25654">
        <w:t xml:space="preserve"> were either less interconnected to begin with, or are less motivated to connect after exposure. </w:t>
      </w:r>
    </w:p>
    <w:p w14:paraId="68DB7B9F" w14:textId="0A4EA6FA" w:rsidR="00497D58" w:rsidRDefault="00FC5113" w:rsidP="00497D58">
      <w:pPr>
        <w:spacing w:line="480" w:lineRule="auto"/>
        <w:ind w:firstLine="720"/>
      </w:pPr>
      <w:r>
        <w:t>Based on this network analysis, the anti-vaccination target tweet could have g</w:t>
      </w:r>
      <w:r w:rsidR="00BB330C">
        <w:t xml:space="preserve">arnered its exposure through users seeing retweets of it on their feeds, assuming that the ties between users predated the target tweet itself. Otherwise, if ties between users occurred after exposure to the target tweet, it is possible that these ties are a direct consequence of exposure. This alternative explanation would insinuate that anti-vaccination twitter users are more motivated to seek out likeminded users through navigating the list of </w:t>
      </w:r>
      <w:proofErr w:type="spellStart"/>
      <w:r w:rsidR="00BB330C">
        <w:t>retweeters</w:t>
      </w:r>
      <w:proofErr w:type="spellEnd"/>
      <w:r w:rsidR="00BB330C">
        <w:t xml:space="preserve"> on the target tweet and following them as compared to pro-vaccination users in this sample. Contrastingly, the pro-vaccination target tweet could have gained exposure through keyword searches</w:t>
      </w:r>
      <w:r w:rsidR="00497D58">
        <w:t>, following a relevant hashtag, or</w:t>
      </w:r>
      <w:r w:rsidR="00BB330C">
        <w:t xml:space="preserve"> algorithmic promotion instead of social network</w:t>
      </w:r>
      <w:r w:rsidR="00497D58">
        <w:t xml:space="preserve"> structures</w:t>
      </w:r>
      <w:r w:rsidR="00BB330C">
        <w:t xml:space="preserve">, since the network is not as well connected or populous as the anti-vaccination network. In other words, regardless if the network ties occurred before or after exposure to the target </w:t>
      </w:r>
      <w:r w:rsidR="00BB330C">
        <w:lastRenderedPageBreak/>
        <w:t>tweet, they would</w:t>
      </w:r>
      <w:r w:rsidR="00497D58">
        <w:t xml:space="preserve"> possibly</w:t>
      </w:r>
      <w:r w:rsidR="00BB330C">
        <w:t xml:space="preserve"> be insufficient as a method of tweet propagation</w:t>
      </w:r>
      <w:r w:rsidR="00497D58">
        <w:t>,</w:t>
      </w:r>
      <w:r w:rsidR="00BB330C">
        <w:t xml:space="preserve"> because the network is too open and the number of accessible nodes is limited.</w:t>
      </w:r>
      <w:r w:rsidR="006F372B">
        <w:t xml:space="preserve"> </w:t>
      </w:r>
    </w:p>
    <w:p w14:paraId="6FD389B3" w14:textId="21567FE1" w:rsidR="00E67705" w:rsidRDefault="00F03D36" w:rsidP="00E67705">
      <w:pPr>
        <w:spacing w:line="480" w:lineRule="auto"/>
        <w:ind w:firstLine="720"/>
      </w:pPr>
      <w:r>
        <w:t xml:space="preserve">The </w:t>
      </w:r>
      <w:r w:rsidR="005811E1">
        <w:t>second hypothesis was</w:t>
      </w:r>
      <w:r>
        <w:t xml:space="preserve"> not supported.</w:t>
      </w:r>
      <w:r w:rsidR="005811E1">
        <w:t xml:space="preserve"> </w:t>
      </w:r>
      <w:r w:rsidR="006F372B">
        <w:t>It was predicted that the average anti-vaccination participant would have more statuses</w:t>
      </w:r>
      <w:r w:rsidR="00052F43">
        <w:t>,</w:t>
      </w:r>
      <w:r w:rsidR="006F372B">
        <w:t xml:space="preserve"> likes</w:t>
      </w:r>
      <w:r w:rsidR="00052F43">
        <w:t>,</w:t>
      </w:r>
      <w:r w:rsidR="006F372B">
        <w:t xml:space="preserve"> </w:t>
      </w:r>
      <w:r w:rsidR="00052F43">
        <w:t xml:space="preserve">followers, and </w:t>
      </w:r>
      <w:r w:rsidR="00671582">
        <w:t xml:space="preserve">users they are following </w:t>
      </w:r>
      <w:r w:rsidR="006F372B">
        <w:t xml:space="preserve">than the average pro-vaccination participant. </w:t>
      </w:r>
      <w:r w:rsidR="00E67705">
        <w:t>The reason that these user features are interesting is because they approximate the popularity, sociability, and engagement of a user. A user that is more popular would be reasonably expected to have more followers than a user that is less popular. By the same reasoning, a more social user would likely have more users that they follow than a user that is less social. Liking statuses is a form of passive engagement, where having a larger number of favorites indicates a larger amount of content intake. Creating statuses is a form of active engagement, where a larger number of statuses created indicates a larger amount of content creation on this platform. By understanding these four metrics, one can gain valuable insight into the general social standing of individual users and user-populated communities in aggregate.</w:t>
      </w:r>
    </w:p>
    <w:p w14:paraId="373E7C21" w14:textId="34D1CDDE" w:rsidR="002B3B13" w:rsidRDefault="006F372B" w:rsidP="00E67705">
      <w:pPr>
        <w:spacing w:line="480" w:lineRule="auto"/>
        <w:ind w:firstLine="720"/>
      </w:pPr>
      <w:r>
        <w:t xml:space="preserve">This prediction was predicated on the findings of Blankenship and colleagues </w:t>
      </w:r>
      <w:r>
        <w:fldChar w:fldCharType="begin"/>
      </w:r>
      <w:r>
        <w:instrText xml:space="preserve"> ADDIN ZOTERO_ITEM CSL_CITATION {"citationID":"zYw0ilcz","properties":{"formattedCitation":"(2018)","plainCitation":"(2018)","noteIndex":0},"citationItems":[{"id":747,"uris":["http://zotero.org/groups/2443642/items/2IC6T8N5"],"uri":["http://zotero.org/groups/2443642/items/2IC6T8N5"],"itemData":{"id":747,"type":"article-journal","abstract":"Introduction\nSocial media platforms are important channels through which health education about the utility and safety of vaccination is conducted.\n\nObjective\nTo investigate if tweets with different sentiments toward vaccination and different contents attract different levels of Twitter users’ engagement (retweets).\n\nMethods\nA stratified random sample (N = 1425) of 142,891 #vaccine tweets (February 4, 2010, to November 10, 2016) was manually coded. All 201 tweets with 100 or more retweets from 194,259 #vaccineswork tweets (January 1, 2014, to April 30, 2015) were manually coded. Regression models were applied to identify factors associated with retweet frequency.\n\nResults\nAmong #vaccine tweets, provaccine tweets (adjusted prevalence ratio = 1.5836, 95% confidence interval = 1.2130–2.0713, p &lt; 0.001) and antivaccine tweets (adjusted prevalence ratio = 4.1280, 95% confidence interval = 3.1183–5.4901, p &lt; 0.001) had more retweets than neutral tweets. No significant differences occurred in retweet frequency for content categories among antivaccine tweets. Among 411 links in provaccine tweets, Twitter (53; 12.9%), content curator Trap.it (14; 3.4%), and the Centers for Disease Control and Prevention (8; 1.9%) ranked as the top 3 domains. Among 325 links in antivaccine tweets, social media links were common: Twitter (44; 14.9%), YouTube (25; 8.4%), and Facebook (10; 3.4%). Among highly retweeted #vaccineswork tweets, the most common theme was childhood vaccinations (40%; 81/201); 21% mentioned global vaccination improvement/efforts (42/201); 29% mentioned vaccines can prevent outbreaks and deaths (58/201).\n\nConclusion\nEngaging social media key opinion leaders to facilitate health education about vaccination in their tweets may allow reaching a wider audience online.","container-title":"The Permanente Journal","DOI":"10.7812/TPP/17-138","ISSN":"1552-5767","journalAbbreviation":"Perm J","note":"PMID: 29911966\nPMCID: PMC6004971","source":"PubMed Central","title":"Sentiment, Contents, and Retweets: A Study of Two Vaccine-Related Twitter Datasets","title-short":"Sentiment, Contents, and Retweets","URL":"https://www.ncbi.nlm.nih.gov/pmc/articles/PMC6004971/","volume":"22","author":[{"family":"Blankenship","given":"Elizabeth B"},{"family":"Goff","given":"Mary Elizabeth"},{"family":"Yin","given":"Jinging"},{"family":"Tse","given":"Zion Tsz Ho"},{"family":"Fu","given":"King-Wa"},{"family":"Liang","given":"Hai"},{"family":"Saroha","given":"Nitin"},{"family":"Fung","given":"Isaac Chun-Hai"}],"accessed":{"date-parts":[["2020",2,27]]},"issued":{"date-parts":[["2018",6,11]]}},"suppress-author":true}],"schema":"https://github.com/citation-style-language/schema/raw/master/csl-citation.json"} </w:instrText>
      </w:r>
      <w:r>
        <w:fldChar w:fldCharType="separate"/>
      </w:r>
      <w:r w:rsidRPr="006F372B">
        <w:rPr>
          <w:rFonts w:ascii="Calibri" w:hAnsi="Calibri" w:cs="Calibri"/>
        </w:rPr>
        <w:t>(2018)</w:t>
      </w:r>
      <w:r>
        <w:fldChar w:fldCharType="end"/>
      </w:r>
      <w:r w:rsidR="00052F43">
        <w:t xml:space="preserve">. </w:t>
      </w:r>
      <w:r w:rsidR="00CF0E3B">
        <w:t>The</w:t>
      </w:r>
      <w:r w:rsidR="00052F43">
        <w:t>ir</w:t>
      </w:r>
      <w:r w:rsidR="00CF0E3B">
        <w:t xml:space="preserve"> study </w:t>
      </w:r>
      <w:r w:rsidR="000174EB">
        <w:t xml:space="preserve">analyzed the same four user features and also found that their distributions were highly skewed </w:t>
      </w:r>
      <w:r w:rsidR="00AA133D">
        <w:t xml:space="preserve">in the same manner as the distributions from the current study. However, their study also included a category for neutral-valence vaccination twitter users, and their analysis used this category as the reference for comparison. Therefore, since their statistics do not actually compare anti-vaccination and pro-vaccination users along these four </w:t>
      </w:r>
      <w:r w:rsidR="003165C9">
        <w:t>user features</w:t>
      </w:r>
      <w:r w:rsidR="00AA133D">
        <w:t xml:space="preserve"> directly, the descriptive statistics of the means and medians were used to inform the second hypothesis. </w:t>
      </w:r>
      <w:r w:rsidR="003165C9">
        <w:t>According to Blankenship and Colleagues, their sample’s anti-vaccine users had a larger average value for all four features compared to their pro-vaccine users. The median value was larger for anti-vaccine users for follower count, friend count, status count, and favorite count when compared to pro-vaccine users. However, both the pro-vaccine and anti-</w:t>
      </w:r>
      <w:r w:rsidR="003165C9">
        <w:lastRenderedPageBreak/>
        <w:t xml:space="preserve">vaccine users had a median retweet count of 0, likely due to the highly skewed distribution of the </w:t>
      </w:r>
      <w:r w:rsidR="00417778">
        <w:t>variable</w:t>
      </w:r>
      <w:r w:rsidR="003165C9">
        <w:t xml:space="preserve">. </w:t>
      </w:r>
    </w:p>
    <w:p w14:paraId="1C396A8A" w14:textId="74EEA342" w:rsidR="006F372B" w:rsidRPr="006F372B" w:rsidRDefault="002B3B13" w:rsidP="001B67D4">
      <w:pPr>
        <w:spacing w:line="480" w:lineRule="auto"/>
        <w:ind w:firstLine="720"/>
      </w:pPr>
      <w:r>
        <w:t xml:space="preserve">With Blankenship and colleagues in mind, it was hypothesized that these trends would also occur in the current study. However, this was not the case. In fact, for </w:t>
      </w:r>
      <w:r w:rsidR="00647CC5">
        <w:t xml:space="preserve">favorites and statuses, pro-vaccination users had statistically significant higher mean and median values as determined by the t-test and Wilcoxon rank-sum test, respectively. </w:t>
      </w:r>
      <w:r w:rsidR="00C948FE">
        <w:t xml:space="preserve">This directly contradicts the findings of Blankenship and colleagues. However, their study used a larger and more varied sample compared to this case study, so their findings are more likely to be accurate towards the general population features than what is described here. Taking this into account, the result of this hypothesis indicates that the findings of other hypotheses in this study should not be treated as generalizable, considering the inconsistencies in user features. </w:t>
      </w:r>
    </w:p>
    <w:p w14:paraId="4E7FB6BA" w14:textId="105FB741" w:rsidR="009672CA" w:rsidRDefault="003A7B8E" w:rsidP="009672CA">
      <w:pPr>
        <w:spacing w:line="480" w:lineRule="auto"/>
        <w:ind w:firstLine="720"/>
      </w:pPr>
      <w:r>
        <w:t xml:space="preserve">Third and fourth hypotheses were supported. </w:t>
      </w:r>
      <w:r w:rsidR="009672CA">
        <w:t xml:space="preserve">Hypothesis three predicted that retweeting the anti-vaccination target tweet, on average, would cause more anti-vaccination rhetoric to be used by the participant compared to before retweeting. Hypothesis four predicted the same effect for retweeting the pro-vaccination target tweet, but in the opposite direction; that retweeting the pro-vaccination tweet, on average, would cause more pro-vaccination rhetoric to be used by the participant compared to before retweeting. As can be seen in figures 5 and 7, both the logistic regression classifier and the formulaic scoring system found that pre-exposure sentiment is fairly mixed. Visually, there is not much polarization in opinion as determined by either classification method. However, as can be seen in figures 6 and 8, users sourced from the anti-vaccination target tweet tend to cluster towards anti-vaccination sentiment classification and the users sourced from the pro-vaccination target tweet tend to cluster towards pro-vaccination sentiment classification. </w:t>
      </w:r>
      <w:r w:rsidR="0024617E">
        <w:t>Statistical analysis further clarified this trend, showing mostly statistically significant evidence towards post-exposure polarization</w:t>
      </w:r>
      <w:r w:rsidR="008A0823">
        <w:t xml:space="preserve"> of sentiment</w:t>
      </w:r>
      <w:r w:rsidR="0024617E">
        <w:t xml:space="preserve">. </w:t>
      </w:r>
      <w:r w:rsidR="009672CA">
        <w:t xml:space="preserve">Therefore, the </w:t>
      </w:r>
      <w:r w:rsidR="009672CA">
        <w:lastRenderedPageBreak/>
        <w:t xml:space="preserve">findings of this study give evidence to the claim that the target tweets had persuasive power either for or against vaccination, which then impacted the content of statuses from users after retweeting. </w:t>
      </w:r>
    </w:p>
    <w:p w14:paraId="3EE14E80" w14:textId="00566BD4" w:rsidR="00EF668C" w:rsidRDefault="00EF668C" w:rsidP="001B67D4">
      <w:pPr>
        <w:spacing w:line="480" w:lineRule="auto"/>
        <w:ind w:firstLine="720"/>
      </w:pPr>
      <w:r>
        <w:t>Both the logistic regression classifier and the scoring classifier were successful at determining the pro- or anti-vaccination sentiment of tweets, though the scoring classifier returned more statistically significant results than the logistic regression classifier did. Currently, it is unclear which method is more valid or reliable at correctly identifying the true pro- or anti-vaccination sentiment of tweets</w:t>
      </w:r>
      <w:r w:rsidR="00844BEC">
        <w:t xml:space="preserve">, since there was no ground truth in this study. However, it should be mentioned that the scoring classifier has been successfully employed in past research </w:t>
      </w:r>
      <w:r w:rsidR="00844BEC">
        <w:fldChar w:fldCharType="begin"/>
      </w:r>
      <w:r w:rsidR="00844BEC">
        <w:instrText xml:space="preserve"> ADDIN ZOTERO_ITEM CSL_CITATION {"citationID":"J8AgUXSl","properties":{"formattedCitation":"(Gunaratne et al., 2019)","plainCitation":"(Gunaratne et al., 2019)","noteIndex":0},"citationItems":[{"id":896,"uris":["http://zotero.org/groups/2443642/items/2I5S4IXS"],"uri":["http://zotero.org/groups/2443642/items/2I5S4IXS"],"itemData":{"id":896,"type":"article-journal","abstract":"Despite vaccination’s role in preventing communicable diseases, misinformation threatens uptake. Social media may disseminate such anti-vaccination messages. We characterized trends in pro- and anti-vaccination discourse on Twitter. All tweets between 2010 and 2019 containing vaccine-related hashtags were identified. Pro- and anti-vaccine tweets and users per quarter (3-months) were tabulated; discussion subcommunities were identified with network analysis. 1,637,712 vaccine-related tweets were identified from 154 pro-vaccine and 125 anti-vaccine hashtags, with 86% of users posting exclusively pro-vaccine and 12% posting exclusively anti-vaccine hashtags. Pro-vaccine tweet volumes are larger than anti-vaccine tweets and consistently increase over time. In contrast, anti-vaccine tweet volumes have decreased since 2014, despite an increasing anti-vaccine user-base. Users infrequently responded across pro/anti-vaccine alignment (0.2%). Despite greater volumes of pro-vaccination discourse in recent years, and the anti-vaccination content userbase being smaller, the anti-vaccine community continues to grow in size. This finding coupled with the minimal inter-communication between communities suggests possible ideological isolation.","container-title":"Vaccine","DOI":"10.1016/j.vaccine.2019.06.086","ISSN":"0264-410X","issue":"35","journalAbbreviation":"Vaccine","language":"en","page":"4867-4871","source":"ScienceDirect","title":"Temporal trends in anti-vaccine discourse on Twitter","volume":"37","author":[{"family":"Gunaratne","given":"Keith"},{"family":"Coomes","given":"Eric A."},{"family":"Haghbayan","given":"Hourmazd"}],"issued":{"date-parts":[["2019",8,14]]}}}],"schema":"https://github.com/citation-style-language/schema/raw/master/csl-citation.json"} </w:instrText>
      </w:r>
      <w:r w:rsidR="00844BEC">
        <w:fldChar w:fldCharType="separate"/>
      </w:r>
      <w:r w:rsidR="00844BEC" w:rsidRPr="00844BEC">
        <w:rPr>
          <w:rFonts w:ascii="Calibri" w:hAnsi="Calibri" w:cs="Calibri"/>
        </w:rPr>
        <w:t>(Gunaratne et al., 2019)</w:t>
      </w:r>
      <w:r w:rsidR="00844BEC">
        <w:fldChar w:fldCharType="end"/>
      </w:r>
      <w:r w:rsidR="00844BEC">
        <w:t>, while the machine learning approach is still fairly new.</w:t>
      </w:r>
    </w:p>
    <w:p w14:paraId="75767F27" w14:textId="6C111C3E" w:rsidR="00EE349E" w:rsidRDefault="00EE349E" w:rsidP="006432E9">
      <w:pPr>
        <w:spacing w:line="480" w:lineRule="auto"/>
        <w:rPr>
          <w:b/>
          <w:bCs/>
        </w:rPr>
      </w:pPr>
      <w:r>
        <w:rPr>
          <w:b/>
          <w:bCs/>
        </w:rPr>
        <w:t>Limitations</w:t>
      </w:r>
    </w:p>
    <w:p w14:paraId="4D3E2697" w14:textId="1B145BCC" w:rsidR="000D1F85" w:rsidRDefault="004F713F" w:rsidP="000D1F85">
      <w:pPr>
        <w:spacing w:line="480" w:lineRule="auto"/>
        <w:ind w:firstLine="720"/>
      </w:pPr>
      <w:r>
        <w:t xml:space="preserve">At this time, this study is very limited. </w:t>
      </w:r>
      <w:r w:rsidR="00C523F0">
        <w:t xml:space="preserve">The way that edges are created (follower/following) is not particularly conducive to the question of how retweeting a perspective changes one’s own perspective. Ideally, the edges would represent the directionality of the retweets rather than the directionality of </w:t>
      </w:r>
      <w:r w:rsidR="000D1F85">
        <w:t xml:space="preserve">who is </w:t>
      </w:r>
      <w:r w:rsidR="00C523F0">
        <w:t>follow</w:t>
      </w:r>
      <w:r w:rsidR="000D1F85">
        <w:t>ing whom</w:t>
      </w:r>
      <w:r w:rsidR="00C523F0">
        <w:t>.</w:t>
      </w:r>
      <w:r w:rsidR="000D1F85">
        <w:t xml:space="preserve"> Unfortunately, the information necessary to build a retweet-based network structure is unavailable, because twitter links retweets back to the source rather than the </w:t>
      </w:r>
      <w:proofErr w:type="spellStart"/>
      <w:r w:rsidR="000D1F85">
        <w:t>retweeter</w:t>
      </w:r>
      <w:proofErr w:type="spellEnd"/>
      <w:r w:rsidR="000D1F85">
        <w:t>. Due to this data structure, it is not possible to understand how many retweets originate from retweets themselves, rather than the source tweet.</w:t>
      </w:r>
      <w:r w:rsidR="00C523F0">
        <w:t xml:space="preserve"> Data regarding important node attributes is also currently unavailable, such as parental status and sex. </w:t>
      </w:r>
    </w:p>
    <w:p w14:paraId="03C6FDF6" w14:textId="34B248B3" w:rsidR="004F713F" w:rsidRDefault="00C523F0" w:rsidP="000D1F85">
      <w:pPr>
        <w:spacing w:line="480" w:lineRule="auto"/>
        <w:ind w:firstLine="720"/>
      </w:pPr>
      <w:r>
        <w:t xml:space="preserve">The data is also not only small, but </w:t>
      </w:r>
      <w:r w:rsidR="00BF2B50">
        <w:t xml:space="preserve">also not </w:t>
      </w:r>
      <w:r>
        <w:t>representative. Since this study is an exploratory case study, this is less of a theoretical problem and more of a technical one</w:t>
      </w:r>
      <w:r w:rsidR="00203CA7">
        <w:t>.</w:t>
      </w:r>
      <w:r>
        <w:t xml:space="preserve"> </w:t>
      </w:r>
      <w:r w:rsidR="00203CA7">
        <w:t>I</w:t>
      </w:r>
      <w:r>
        <w:t>t w</w:t>
      </w:r>
      <w:r w:rsidR="00203CA7">
        <w:t>as</w:t>
      </w:r>
      <w:r>
        <w:t xml:space="preserve"> potentially more difficult to gain significant insights through statistics</w:t>
      </w:r>
      <w:r w:rsidR="00203CA7">
        <w:t>, so non-significant results in this study may not be due to an incorrect hypothesis, but rather limitations to the sample size and excessive impact of random variance creating noise within the data</w:t>
      </w:r>
      <w:r>
        <w:t xml:space="preserve">. The natural language processing aspect of this research is also </w:t>
      </w:r>
      <w:r>
        <w:lastRenderedPageBreak/>
        <w:t>tenuous</w:t>
      </w:r>
      <w:r w:rsidR="00440A5E">
        <w:t xml:space="preserve">, as there is not yet a theoretically sound </w:t>
      </w:r>
      <w:r w:rsidR="00203CA7">
        <w:t xml:space="preserve">and verified </w:t>
      </w:r>
      <w:r w:rsidR="00440A5E">
        <w:t>approach to isolating vaccination sentiment through machine learning nor through scoring methods</w:t>
      </w:r>
      <w:r>
        <w:t xml:space="preserve">. Into the future, there needs to be more evidence supporting the decision to measure change in perspective </w:t>
      </w:r>
      <w:r w:rsidR="00203CA7">
        <w:t>via these methods</w:t>
      </w:r>
      <w:r>
        <w:t xml:space="preserve">. </w:t>
      </w:r>
      <w:r w:rsidR="00A27E1B">
        <w:t>As this</w:t>
      </w:r>
      <w:r w:rsidR="00BF2B50">
        <w:t xml:space="preserve"> area of</w:t>
      </w:r>
      <w:r w:rsidR="00A27E1B">
        <w:t xml:space="preserve"> research develops, the hope is that the majority of these limitations will be resolved</w:t>
      </w:r>
      <w:r w:rsidR="00BF2B50">
        <w:t xml:space="preserve"> through standardization of methodology</w:t>
      </w:r>
      <w:r w:rsidR="00203CA7">
        <w:t xml:space="preserve"> and through more extensive sampling measures</w:t>
      </w:r>
      <w:r w:rsidR="00A27E1B">
        <w:t>.</w:t>
      </w:r>
    </w:p>
    <w:p w14:paraId="5B773B1F" w14:textId="57CEEB00" w:rsidR="001A38BA" w:rsidRPr="001A38BA" w:rsidRDefault="001A38BA" w:rsidP="001A38BA">
      <w:pPr>
        <w:spacing w:line="480" w:lineRule="auto"/>
        <w:rPr>
          <w:b/>
          <w:bCs/>
        </w:rPr>
      </w:pPr>
      <w:r>
        <w:rPr>
          <w:b/>
          <w:bCs/>
        </w:rPr>
        <w:t>Recommendations for the Future</w:t>
      </w:r>
    </w:p>
    <w:p w14:paraId="0EA5D08E" w14:textId="54A7B208" w:rsidR="00500AC5" w:rsidRDefault="00BF2B50" w:rsidP="00500AC5">
      <w:pPr>
        <w:spacing w:line="480" w:lineRule="auto"/>
        <w:ind w:firstLine="720"/>
      </w:pPr>
      <w:r>
        <w:t>Due to the limitations described, this case study is not generalizable to other scenarios, let alone other tweets</w:t>
      </w:r>
      <w:r w:rsidR="00505C45">
        <w:t xml:space="preserve"> of the same topic</w:t>
      </w:r>
      <w:r>
        <w:t xml:space="preserve">. However, the analysis of the social network structures paired with the sentiment analysis of the tweet content does introduce a novel perspective on the twitter anti-vaccination and pro-vaccination communities. Both communities </w:t>
      </w:r>
      <w:r w:rsidR="000C388A">
        <w:t>seem to be susceptible to further polarization through the persuasive power of each target tweet</w:t>
      </w:r>
      <w:r>
        <w:t>, according to the results of this study.</w:t>
      </w:r>
      <w:r w:rsidR="00500AC5">
        <w:t xml:space="preserve"> The more densely connected structure of anti-vaccination retweets to the anti-vaccination target tweet also describes a more insular and tight-knit community as compared to pro-vaccination retweets of the pro-vaccination target tweet.</w:t>
      </w:r>
      <w:r>
        <w:t xml:space="preserve"> This means that large pro-vaccination platforms on twitter may not be effective conduits for pro-vaccination campaigns, since they would only be reaching an audience whom already actively seeks out pro-vaccination content and</w:t>
      </w:r>
      <w:r w:rsidR="00505C45">
        <w:t>,</w:t>
      </w:r>
      <w:r>
        <w:t xml:space="preserve"> therefore</w:t>
      </w:r>
      <w:r w:rsidR="00505C45">
        <w:t>,</w:t>
      </w:r>
      <w:r>
        <w:t xml:space="preserve"> are already likely to vaccinate. Likewise, anti-vaccination tweets </w:t>
      </w:r>
      <w:r w:rsidR="000C388A">
        <w:t>are limited to an insular community, and therefore are unlikely to reach pro-vaccination users through retweets alone</w:t>
      </w:r>
      <w:r>
        <w:t>. However, a larger scale endeavor with a representative sample of tweets would be necessary to</w:t>
      </w:r>
      <w:r w:rsidR="00505C45">
        <w:t xml:space="preserve"> further</w:t>
      </w:r>
      <w:r>
        <w:t xml:space="preserve"> support these claims. </w:t>
      </w:r>
    </w:p>
    <w:p w14:paraId="556E70A0" w14:textId="0A663903" w:rsidR="007E4078" w:rsidRPr="00500AC5" w:rsidRDefault="00500AC5" w:rsidP="00500AC5">
      <w:pPr>
        <w:spacing w:line="480" w:lineRule="auto"/>
        <w:ind w:firstLine="720"/>
      </w:pPr>
      <w:r>
        <w:t xml:space="preserve">The intention of this study is to spark conversation around the impact of twitter content on users’ beliefs, as well as introduce a novel perspective and methodology around the same topic. With further evidence, public health officials may need to reconsider the effectivity of twitter-based </w:t>
      </w:r>
      <w:r>
        <w:lastRenderedPageBreak/>
        <w:t xml:space="preserve">interventions on the anti-vaccination online community, especially if these interventions are conducted in community structures only populated by pro-vaccination accounts. </w:t>
      </w:r>
      <w:r w:rsidR="007E4078">
        <w:rPr>
          <w:b/>
          <w:bCs/>
        </w:rPr>
        <w:br w:type="page"/>
      </w:r>
    </w:p>
    <w:p w14:paraId="1A4D77C9" w14:textId="4F52C8CF" w:rsidR="007E4078" w:rsidRDefault="007E4078" w:rsidP="003753BC">
      <w:pPr>
        <w:spacing w:line="480" w:lineRule="auto"/>
        <w:jc w:val="center"/>
        <w:rPr>
          <w:b/>
          <w:bCs/>
        </w:rPr>
      </w:pPr>
      <w:r>
        <w:rPr>
          <w:b/>
          <w:bCs/>
        </w:rPr>
        <w:lastRenderedPageBreak/>
        <w:t>References</w:t>
      </w:r>
    </w:p>
    <w:p w14:paraId="03885CAA" w14:textId="77777777" w:rsidR="008A136E" w:rsidRPr="008A136E" w:rsidRDefault="007E4078" w:rsidP="008A136E">
      <w:pPr>
        <w:pStyle w:val="Bibliography"/>
        <w:rPr>
          <w:rFonts w:ascii="Calibri" w:hAnsi="Calibri" w:cs="Calibri"/>
        </w:rPr>
      </w:pPr>
      <w:r>
        <w:fldChar w:fldCharType="begin"/>
      </w:r>
      <w:r w:rsidR="008A136E">
        <w:instrText xml:space="preserve"> ADDIN ZOTERO_BIBL {"uncited":[],"omitted":[],"custom":[]} CSL_BIBLIOGRAPHY </w:instrText>
      </w:r>
      <w:r>
        <w:fldChar w:fldCharType="separate"/>
      </w:r>
      <w:r w:rsidR="008A136E" w:rsidRPr="008A136E">
        <w:rPr>
          <w:rFonts w:ascii="Calibri" w:hAnsi="Calibri" w:cs="Calibri"/>
        </w:rPr>
        <w:t xml:space="preserve">Allam, A., Schulz, P. J., &amp; Nakamoto, K. (2014). The impact of search engine selection and sorting criteria on vaccination beliefs and attitudes:Two experiments manipulating Google output. </w:t>
      </w:r>
      <w:r w:rsidR="008A136E" w:rsidRPr="008A136E">
        <w:rPr>
          <w:rFonts w:ascii="Calibri" w:hAnsi="Calibri" w:cs="Calibri"/>
          <w:i/>
          <w:iCs/>
        </w:rPr>
        <w:t>Journal of Medical Internet Research</w:t>
      </w:r>
      <w:r w:rsidR="008A136E" w:rsidRPr="008A136E">
        <w:rPr>
          <w:rFonts w:ascii="Calibri" w:hAnsi="Calibri" w:cs="Calibri"/>
        </w:rPr>
        <w:t xml:space="preserve">, </w:t>
      </w:r>
      <w:r w:rsidR="008A136E" w:rsidRPr="008A136E">
        <w:rPr>
          <w:rFonts w:ascii="Calibri" w:hAnsi="Calibri" w:cs="Calibri"/>
          <w:i/>
          <w:iCs/>
        </w:rPr>
        <w:t>16</w:t>
      </w:r>
      <w:r w:rsidR="008A136E" w:rsidRPr="008A136E">
        <w:rPr>
          <w:rFonts w:ascii="Calibri" w:hAnsi="Calibri" w:cs="Calibri"/>
        </w:rPr>
        <w:t>(4), 1–20. https://doi.org/10.2196/jmir.2642</w:t>
      </w:r>
    </w:p>
    <w:p w14:paraId="2157A2CA" w14:textId="77777777" w:rsidR="008A136E" w:rsidRPr="008A136E" w:rsidRDefault="008A136E" w:rsidP="008A136E">
      <w:pPr>
        <w:pStyle w:val="Bibliography"/>
        <w:rPr>
          <w:rFonts w:ascii="Calibri" w:hAnsi="Calibri" w:cs="Calibri"/>
        </w:rPr>
      </w:pPr>
      <w:r w:rsidRPr="008A136E">
        <w:rPr>
          <w:rFonts w:ascii="Calibri" w:hAnsi="Calibri" w:cs="Calibri"/>
        </w:rPr>
        <w:t xml:space="preserve">Allcott, H., &amp; Gentzkow, M. (2017). Social media and fake news in the 2016 election. </w:t>
      </w:r>
      <w:r w:rsidRPr="008A136E">
        <w:rPr>
          <w:rFonts w:ascii="Calibri" w:hAnsi="Calibri" w:cs="Calibri"/>
          <w:i/>
          <w:iCs/>
        </w:rPr>
        <w:t>Journal of Economic Perspectives</w:t>
      </w:r>
      <w:r w:rsidRPr="008A136E">
        <w:rPr>
          <w:rFonts w:ascii="Calibri" w:hAnsi="Calibri" w:cs="Calibri"/>
        </w:rPr>
        <w:t xml:space="preserve">, </w:t>
      </w:r>
      <w:r w:rsidRPr="008A136E">
        <w:rPr>
          <w:rFonts w:ascii="Calibri" w:hAnsi="Calibri" w:cs="Calibri"/>
          <w:i/>
          <w:iCs/>
        </w:rPr>
        <w:t>31</w:t>
      </w:r>
      <w:r w:rsidRPr="008A136E">
        <w:rPr>
          <w:rFonts w:ascii="Calibri" w:hAnsi="Calibri" w:cs="Calibri"/>
        </w:rPr>
        <w:t>(2), 211–36.</w:t>
      </w:r>
    </w:p>
    <w:p w14:paraId="3A0CE3FB" w14:textId="77777777" w:rsidR="008A136E" w:rsidRPr="008A136E" w:rsidRDefault="008A136E" w:rsidP="008A136E">
      <w:pPr>
        <w:pStyle w:val="Bibliography"/>
        <w:rPr>
          <w:rFonts w:ascii="Calibri" w:hAnsi="Calibri" w:cs="Calibri"/>
        </w:rPr>
      </w:pPr>
      <w:r w:rsidRPr="008A136E">
        <w:rPr>
          <w:rFonts w:ascii="Calibri" w:hAnsi="Calibri" w:cs="Calibri"/>
        </w:rPr>
        <w:t xml:space="preserve">Blankenship, E. B., Goff, M. E., Yin, J., Tse, Z. T. H., Fu, K.-W., Liang, H., Saroha, N., &amp; Fung, I. C.-H. (2018). Sentiment, Contents, and Retweets: A Study of Two Vaccine-Related Twitter Datasets. </w:t>
      </w:r>
      <w:r w:rsidRPr="008A136E">
        <w:rPr>
          <w:rFonts w:ascii="Calibri" w:hAnsi="Calibri" w:cs="Calibri"/>
          <w:i/>
          <w:iCs/>
        </w:rPr>
        <w:t>The Permanente Journal</w:t>
      </w:r>
      <w:r w:rsidRPr="008A136E">
        <w:rPr>
          <w:rFonts w:ascii="Calibri" w:hAnsi="Calibri" w:cs="Calibri"/>
        </w:rPr>
        <w:t xml:space="preserve">, </w:t>
      </w:r>
      <w:r w:rsidRPr="008A136E">
        <w:rPr>
          <w:rFonts w:ascii="Calibri" w:hAnsi="Calibri" w:cs="Calibri"/>
          <w:i/>
          <w:iCs/>
        </w:rPr>
        <w:t>22</w:t>
      </w:r>
      <w:r w:rsidRPr="008A136E">
        <w:rPr>
          <w:rFonts w:ascii="Calibri" w:hAnsi="Calibri" w:cs="Calibri"/>
        </w:rPr>
        <w:t>. https://doi.org/10.7812/TPP/17-138</w:t>
      </w:r>
    </w:p>
    <w:p w14:paraId="1B92E60C" w14:textId="77777777" w:rsidR="008A136E" w:rsidRPr="008A136E" w:rsidRDefault="008A136E" w:rsidP="008A136E">
      <w:pPr>
        <w:pStyle w:val="Bibliography"/>
        <w:rPr>
          <w:rFonts w:ascii="Calibri" w:hAnsi="Calibri" w:cs="Calibri"/>
        </w:rPr>
      </w:pPr>
      <w:r w:rsidRPr="008A136E">
        <w:rPr>
          <w:rFonts w:ascii="Calibri" w:hAnsi="Calibri" w:cs="Calibri"/>
        </w:rPr>
        <w:t xml:space="preserve">Bradshaw, A. S., Shelton, S. S., Wollney, E., Treise, D., &amp; Auguste, K. (2020). Pro-vaxxers get out: Anti-vaccination advocates influence undecided first-time, pregnant, and new mothers on facebook. </w:t>
      </w:r>
      <w:r w:rsidRPr="008A136E">
        <w:rPr>
          <w:rFonts w:ascii="Calibri" w:hAnsi="Calibri" w:cs="Calibri"/>
          <w:i/>
          <w:iCs/>
        </w:rPr>
        <w:t>Health Communication</w:t>
      </w:r>
      <w:r w:rsidRPr="008A136E">
        <w:rPr>
          <w:rFonts w:ascii="Calibri" w:hAnsi="Calibri" w:cs="Calibri"/>
        </w:rPr>
        <w:t>. https://doi.org/10.1080/10410236.2020.1712037</w:t>
      </w:r>
    </w:p>
    <w:p w14:paraId="6D900BA9" w14:textId="77777777" w:rsidR="008A136E" w:rsidRPr="008A136E" w:rsidRDefault="008A136E" w:rsidP="008A136E">
      <w:pPr>
        <w:pStyle w:val="Bibliography"/>
        <w:rPr>
          <w:rFonts w:ascii="Calibri" w:hAnsi="Calibri" w:cs="Calibri"/>
        </w:rPr>
      </w:pPr>
      <w:r w:rsidRPr="008A136E">
        <w:rPr>
          <w:rFonts w:ascii="Calibri" w:hAnsi="Calibri" w:cs="Calibri"/>
        </w:rPr>
        <w:t xml:space="preserve">Chung, Y., Schamel, J., Fisher, A., &amp; Frew, P. M. (2017). Influences on Immunization Decision-Making among US Parents of Young Children. </w:t>
      </w:r>
      <w:r w:rsidRPr="008A136E">
        <w:rPr>
          <w:rFonts w:ascii="Calibri" w:hAnsi="Calibri" w:cs="Calibri"/>
          <w:i/>
          <w:iCs/>
        </w:rPr>
        <w:t>Maternal and Child Health Journal</w:t>
      </w:r>
      <w:r w:rsidRPr="008A136E">
        <w:rPr>
          <w:rFonts w:ascii="Calibri" w:hAnsi="Calibri" w:cs="Calibri"/>
        </w:rPr>
        <w:t xml:space="preserve">, </w:t>
      </w:r>
      <w:r w:rsidRPr="008A136E">
        <w:rPr>
          <w:rFonts w:ascii="Calibri" w:hAnsi="Calibri" w:cs="Calibri"/>
          <w:i/>
          <w:iCs/>
        </w:rPr>
        <w:t>21</w:t>
      </w:r>
      <w:r w:rsidRPr="008A136E">
        <w:rPr>
          <w:rFonts w:ascii="Calibri" w:hAnsi="Calibri" w:cs="Calibri"/>
        </w:rPr>
        <w:t>(12), 2178–2187. https://doi.org/10.1007/s10995-017-2336-6</w:t>
      </w:r>
    </w:p>
    <w:p w14:paraId="4A1C402A" w14:textId="77777777" w:rsidR="008A136E" w:rsidRPr="008A136E" w:rsidRDefault="008A136E" w:rsidP="008A136E">
      <w:pPr>
        <w:pStyle w:val="Bibliography"/>
        <w:rPr>
          <w:rFonts w:ascii="Calibri" w:hAnsi="Calibri" w:cs="Calibri"/>
        </w:rPr>
      </w:pPr>
      <w:r w:rsidRPr="008A136E">
        <w:rPr>
          <w:rFonts w:ascii="Calibri" w:hAnsi="Calibri" w:cs="Calibri"/>
        </w:rPr>
        <w:t xml:space="preserve">DeStefano, F., &amp; Shimabukuro, T. T. (2019). The MMR Vaccine and Autism. </w:t>
      </w:r>
      <w:r w:rsidRPr="008A136E">
        <w:rPr>
          <w:rFonts w:ascii="Calibri" w:hAnsi="Calibri" w:cs="Calibri"/>
          <w:i/>
          <w:iCs/>
        </w:rPr>
        <w:t>Annual Review of Virology</w:t>
      </w:r>
      <w:r w:rsidRPr="008A136E">
        <w:rPr>
          <w:rFonts w:ascii="Calibri" w:hAnsi="Calibri" w:cs="Calibri"/>
        </w:rPr>
        <w:t xml:space="preserve">, </w:t>
      </w:r>
      <w:r w:rsidRPr="008A136E">
        <w:rPr>
          <w:rFonts w:ascii="Calibri" w:hAnsi="Calibri" w:cs="Calibri"/>
          <w:i/>
          <w:iCs/>
        </w:rPr>
        <w:t>6</w:t>
      </w:r>
      <w:r w:rsidRPr="008A136E">
        <w:rPr>
          <w:rFonts w:ascii="Calibri" w:hAnsi="Calibri" w:cs="Calibri"/>
        </w:rPr>
        <w:t>(1), 585–600. https://doi.org/10.1146/annurev-virology-092818-015515</w:t>
      </w:r>
    </w:p>
    <w:p w14:paraId="38D66925" w14:textId="77777777" w:rsidR="008A136E" w:rsidRPr="008A136E" w:rsidRDefault="008A136E" w:rsidP="008A136E">
      <w:pPr>
        <w:pStyle w:val="Bibliography"/>
        <w:rPr>
          <w:rFonts w:ascii="Calibri" w:hAnsi="Calibri" w:cs="Calibri"/>
        </w:rPr>
      </w:pPr>
      <w:r w:rsidRPr="008A136E">
        <w:rPr>
          <w:rFonts w:ascii="Calibri" w:hAnsi="Calibri" w:cs="Calibri"/>
        </w:rPr>
        <w:t xml:space="preserve">Dewey, C. (2016). </w:t>
      </w:r>
      <w:r w:rsidRPr="008A136E">
        <w:rPr>
          <w:rFonts w:ascii="Calibri" w:hAnsi="Calibri" w:cs="Calibri"/>
          <w:i/>
          <w:iCs/>
        </w:rPr>
        <w:t>Facebook fake-news writer: ‘I think Donald Trump is in the White House because of me.’</w:t>
      </w:r>
      <w:r w:rsidRPr="008A136E">
        <w:rPr>
          <w:rFonts w:ascii="Calibri" w:hAnsi="Calibri" w:cs="Calibri"/>
        </w:rPr>
        <w:t xml:space="preserve"> Washington Post. https://www.washingtonpost.com/news/the-intersect/wp/2016/11/17/facebook-fake-news-writer-i-think-donald-trump-is-in-the-white-house-because-of-me/</w:t>
      </w:r>
    </w:p>
    <w:p w14:paraId="148C7AC6" w14:textId="77777777" w:rsidR="008A136E" w:rsidRPr="008A136E" w:rsidRDefault="008A136E" w:rsidP="008A136E">
      <w:pPr>
        <w:pStyle w:val="Bibliography"/>
        <w:rPr>
          <w:rFonts w:ascii="Calibri" w:hAnsi="Calibri" w:cs="Calibri"/>
        </w:rPr>
      </w:pPr>
      <w:r w:rsidRPr="008A136E">
        <w:rPr>
          <w:rFonts w:ascii="Calibri" w:hAnsi="Calibri" w:cs="Calibri"/>
        </w:rPr>
        <w:t xml:space="preserve">Dredze, M., Wood-Doughty, Z., Quinn, S. C., &amp; Broniatowski, D. A. (2017). Vaccine opponents’ use of Twitter during the 2016 US presidential election: Implications for practice and policy. </w:t>
      </w:r>
      <w:r w:rsidRPr="008A136E">
        <w:rPr>
          <w:rFonts w:ascii="Calibri" w:hAnsi="Calibri" w:cs="Calibri"/>
          <w:i/>
          <w:iCs/>
        </w:rPr>
        <w:t>Vaccine</w:t>
      </w:r>
      <w:r w:rsidRPr="008A136E">
        <w:rPr>
          <w:rFonts w:ascii="Calibri" w:hAnsi="Calibri" w:cs="Calibri"/>
        </w:rPr>
        <w:t xml:space="preserve">, </w:t>
      </w:r>
      <w:r w:rsidRPr="008A136E">
        <w:rPr>
          <w:rFonts w:ascii="Calibri" w:hAnsi="Calibri" w:cs="Calibri"/>
          <w:i/>
          <w:iCs/>
        </w:rPr>
        <w:t>35</w:t>
      </w:r>
      <w:r w:rsidRPr="008A136E">
        <w:rPr>
          <w:rFonts w:ascii="Calibri" w:hAnsi="Calibri" w:cs="Calibri"/>
        </w:rPr>
        <w:t>(36), 4670–4672. https://doi.org/10.1016/j.vaccine.2017.06.066</w:t>
      </w:r>
    </w:p>
    <w:p w14:paraId="6C4EB899" w14:textId="77777777" w:rsidR="008A136E" w:rsidRPr="008A136E" w:rsidRDefault="008A136E" w:rsidP="008A136E">
      <w:pPr>
        <w:pStyle w:val="Bibliography"/>
        <w:rPr>
          <w:rFonts w:ascii="Calibri" w:hAnsi="Calibri" w:cs="Calibri"/>
        </w:rPr>
      </w:pPr>
      <w:r w:rsidRPr="008A136E">
        <w:rPr>
          <w:rFonts w:ascii="Calibri" w:hAnsi="Calibri" w:cs="Calibri"/>
        </w:rPr>
        <w:lastRenderedPageBreak/>
        <w:t xml:space="preserve">Effron, D. A., &amp; Raj, M. (2020). Misinformation and Morality: Encountering Fake-News Headlines Makes Them Seem Less Unethical to Publish and Share. </w:t>
      </w:r>
      <w:r w:rsidRPr="008A136E">
        <w:rPr>
          <w:rFonts w:ascii="Calibri" w:hAnsi="Calibri" w:cs="Calibri"/>
          <w:i/>
          <w:iCs/>
        </w:rPr>
        <w:t>Psychological Science</w:t>
      </w:r>
      <w:r w:rsidRPr="008A136E">
        <w:rPr>
          <w:rFonts w:ascii="Calibri" w:hAnsi="Calibri" w:cs="Calibri"/>
        </w:rPr>
        <w:t xml:space="preserve">, </w:t>
      </w:r>
      <w:r w:rsidRPr="008A136E">
        <w:rPr>
          <w:rFonts w:ascii="Calibri" w:hAnsi="Calibri" w:cs="Calibri"/>
          <w:i/>
          <w:iCs/>
        </w:rPr>
        <w:t>31</w:t>
      </w:r>
      <w:r w:rsidRPr="008A136E">
        <w:rPr>
          <w:rFonts w:ascii="Calibri" w:hAnsi="Calibri" w:cs="Calibri"/>
        </w:rPr>
        <w:t>(1), 75–87. https://doi.org/10.1177/0956797619887896</w:t>
      </w:r>
    </w:p>
    <w:p w14:paraId="230CA80A" w14:textId="77777777" w:rsidR="008A136E" w:rsidRPr="008A136E" w:rsidRDefault="008A136E" w:rsidP="008A136E">
      <w:pPr>
        <w:pStyle w:val="Bibliography"/>
        <w:rPr>
          <w:rFonts w:ascii="Calibri" w:hAnsi="Calibri" w:cs="Calibri"/>
        </w:rPr>
      </w:pPr>
      <w:r w:rsidRPr="008A136E">
        <w:rPr>
          <w:rFonts w:ascii="Calibri" w:hAnsi="Calibri" w:cs="Calibri"/>
        </w:rPr>
        <w:t xml:space="preserve">Fine, P., Eames, K., &amp; Heymann, D. L. (2011). “Herd Immunity”: A Rough Guide. </w:t>
      </w:r>
      <w:r w:rsidRPr="008A136E">
        <w:rPr>
          <w:rFonts w:ascii="Calibri" w:hAnsi="Calibri" w:cs="Calibri"/>
          <w:i/>
          <w:iCs/>
        </w:rPr>
        <w:t>Clinical Infectious Diseases</w:t>
      </w:r>
      <w:r w:rsidRPr="008A136E">
        <w:rPr>
          <w:rFonts w:ascii="Calibri" w:hAnsi="Calibri" w:cs="Calibri"/>
        </w:rPr>
        <w:t xml:space="preserve">, </w:t>
      </w:r>
      <w:r w:rsidRPr="008A136E">
        <w:rPr>
          <w:rFonts w:ascii="Calibri" w:hAnsi="Calibri" w:cs="Calibri"/>
          <w:i/>
          <w:iCs/>
        </w:rPr>
        <w:t>52</w:t>
      </w:r>
      <w:r w:rsidRPr="008A136E">
        <w:rPr>
          <w:rFonts w:ascii="Calibri" w:hAnsi="Calibri" w:cs="Calibri"/>
        </w:rPr>
        <w:t>(7), 911–916. https://doi.org/10.1093/cid/cir007</w:t>
      </w:r>
    </w:p>
    <w:p w14:paraId="3797552F" w14:textId="77777777" w:rsidR="008A136E" w:rsidRPr="008A136E" w:rsidRDefault="008A136E" w:rsidP="008A136E">
      <w:pPr>
        <w:pStyle w:val="Bibliography"/>
        <w:rPr>
          <w:rFonts w:ascii="Calibri" w:hAnsi="Calibri" w:cs="Calibri"/>
        </w:rPr>
      </w:pPr>
      <w:r w:rsidRPr="008A136E">
        <w:rPr>
          <w:rFonts w:ascii="Calibri" w:hAnsi="Calibri" w:cs="Calibri"/>
        </w:rPr>
        <w:t xml:space="preserve">Getman, R., Helmi, M., Roberts, H., Yansane, A., Cutler, D., &amp; Seymour, B. (2018). Vaccine Hesitancy and Online Information: The Influence of Digital Networks. </w:t>
      </w:r>
      <w:r w:rsidRPr="008A136E">
        <w:rPr>
          <w:rFonts w:ascii="Calibri" w:hAnsi="Calibri" w:cs="Calibri"/>
          <w:i/>
          <w:iCs/>
        </w:rPr>
        <w:t>Health Education &amp; Behavior</w:t>
      </w:r>
      <w:r w:rsidRPr="008A136E">
        <w:rPr>
          <w:rFonts w:ascii="Calibri" w:hAnsi="Calibri" w:cs="Calibri"/>
        </w:rPr>
        <w:t xml:space="preserve">, </w:t>
      </w:r>
      <w:r w:rsidRPr="008A136E">
        <w:rPr>
          <w:rFonts w:ascii="Calibri" w:hAnsi="Calibri" w:cs="Calibri"/>
          <w:i/>
          <w:iCs/>
        </w:rPr>
        <w:t>45</w:t>
      </w:r>
      <w:r w:rsidRPr="008A136E">
        <w:rPr>
          <w:rFonts w:ascii="Calibri" w:hAnsi="Calibri" w:cs="Calibri"/>
        </w:rPr>
        <w:t>(4), 599–606. https://doi.org/10.1177/1090198117739673</w:t>
      </w:r>
    </w:p>
    <w:p w14:paraId="43ABC5D7" w14:textId="77777777" w:rsidR="008A136E" w:rsidRPr="008A136E" w:rsidRDefault="008A136E" w:rsidP="008A136E">
      <w:pPr>
        <w:pStyle w:val="Bibliography"/>
        <w:rPr>
          <w:rFonts w:ascii="Calibri" w:hAnsi="Calibri" w:cs="Calibri"/>
        </w:rPr>
      </w:pPr>
      <w:r w:rsidRPr="008A136E">
        <w:rPr>
          <w:rFonts w:ascii="Calibri" w:hAnsi="Calibri" w:cs="Calibri"/>
        </w:rPr>
        <w:t xml:space="preserve">Gunaratne, K., Coomes, E. A., &amp; Haghbayan, H. (2019). Temporal trends in anti-vaccine discourse on Twitter. </w:t>
      </w:r>
      <w:r w:rsidRPr="008A136E">
        <w:rPr>
          <w:rFonts w:ascii="Calibri" w:hAnsi="Calibri" w:cs="Calibri"/>
          <w:i/>
          <w:iCs/>
        </w:rPr>
        <w:t>Vaccine</w:t>
      </w:r>
      <w:r w:rsidRPr="008A136E">
        <w:rPr>
          <w:rFonts w:ascii="Calibri" w:hAnsi="Calibri" w:cs="Calibri"/>
        </w:rPr>
        <w:t xml:space="preserve">, </w:t>
      </w:r>
      <w:r w:rsidRPr="008A136E">
        <w:rPr>
          <w:rFonts w:ascii="Calibri" w:hAnsi="Calibri" w:cs="Calibri"/>
          <w:i/>
          <w:iCs/>
        </w:rPr>
        <w:t>37</w:t>
      </w:r>
      <w:r w:rsidRPr="008A136E">
        <w:rPr>
          <w:rFonts w:ascii="Calibri" w:hAnsi="Calibri" w:cs="Calibri"/>
        </w:rPr>
        <w:t>(35), 4867–4871. https://doi.org/10.1016/j.vaccine.2019.06.086</w:t>
      </w:r>
    </w:p>
    <w:p w14:paraId="2FD193CF" w14:textId="77777777" w:rsidR="008A136E" w:rsidRPr="008A136E" w:rsidRDefault="008A136E" w:rsidP="008A136E">
      <w:pPr>
        <w:pStyle w:val="Bibliography"/>
        <w:rPr>
          <w:rFonts w:ascii="Calibri" w:hAnsi="Calibri" w:cs="Calibri"/>
        </w:rPr>
      </w:pPr>
      <w:r w:rsidRPr="008A136E">
        <w:rPr>
          <w:rFonts w:ascii="Calibri" w:hAnsi="Calibri" w:cs="Calibri"/>
        </w:rPr>
        <w:t xml:space="preserve">Hassan, A. (2019, June 13). Here Is What Jessica Biel Opposes in California’s Vaccine Bill. </w:t>
      </w:r>
      <w:r w:rsidRPr="008A136E">
        <w:rPr>
          <w:rFonts w:ascii="Calibri" w:hAnsi="Calibri" w:cs="Calibri"/>
          <w:i/>
          <w:iCs/>
        </w:rPr>
        <w:t>The New York Times</w:t>
      </w:r>
      <w:r w:rsidRPr="008A136E">
        <w:rPr>
          <w:rFonts w:ascii="Calibri" w:hAnsi="Calibri" w:cs="Calibri"/>
        </w:rPr>
        <w:t>. https://www.nytimes.com/2019/06/13/us/california-vaccine-bill.html</w:t>
      </w:r>
    </w:p>
    <w:p w14:paraId="162049B6" w14:textId="77777777" w:rsidR="008A136E" w:rsidRPr="008A136E" w:rsidRDefault="008A136E" w:rsidP="008A136E">
      <w:pPr>
        <w:pStyle w:val="Bibliography"/>
        <w:rPr>
          <w:rFonts w:ascii="Calibri" w:hAnsi="Calibri" w:cs="Calibri"/>
        </w:rPr>
      </w:pPr>
      <w:r w:rsidRPr="008A136E">
        <w:rPr>
          <w:rFonts w:ascii="Calibri" w:hAnsi="Calibri" w:cs="Calibri"/>
        </w:rPr>
        <w:t xml:space="preserve">Jiménez, Á. V., Stubbersfield, J. M., &amp; Tehrani, J. J. (2018). An experimental investigation into the transmission of antivax attitudes using a fictional health controversy. </w:t>
      </w:r>
      <w:r w:rsidRPr="008A136E">
        <w:rPr>
          <w:rFonts w:ascii="Calibri" w:hAnsi="Calibri" w:cs="Calibri"/>
          <w:i/>
          <w:iCs/>
        </w:rPr>
        <w:t>Social Science &amp; Medicine</w:t>
      </w:r>
      <w:r w:rsidRPr="008A136E">
        <w:rPr>
          <w:rFonts w:ascii="Calibri" w:hAnsi="Calibri" w:cs="Calibri"/>
        </w:rPr>
        <w:t xml:space="preserve">, </w:t>
      </w:r>
      <w:r w:rsidRPr="008A136E">
        <w:rPr>
          <w:rFonts w:ascii="Calibri" w:hAnsi="Calibri" w:cs="Calibri"/>
          <w:i/>
          <w:iCs/>
        </w:rPr>
        <w:t>215</w:t>
      </w:r>
      <w:r w:rsidRPr="008A136E">
        <w:rPr>
          <w:rFonts w:ascii="Calibri" w:hAnsi="Calibri" w:cs="Calibri"/>
        </w:rPr>
        <w:t>, 23–27. https://doi.org/10.1016/j.socscimed.2018.08.032</w:t>
      </w:r>
    </w:p>
    <w:p w14:paraId="6FB898F7" w14:textId="77777777" w:rsidR="008A136E" w:rsidRPr="008A136E" w:rsidRDefault="008A136E" w:rsidP="008A136E">
      <w:pPr>
        <w:pStyle w:val="Bibliography"/>
        <w:rPr>
          <w:rFonts w:ascii="Calibri" w:hAnsi="Calibri" w:cs="Calibri"/>
        </w:rPr>
      </w:pPr>
      <w:r w:rsidRPr="008A136E">
        <w:rPr>
          <w:rFonts w:ascii="Calibri" w:hAnsi="Calibri" w:cs="Calibri"/>
        </w:rPr>
        <w:t xml:space="preserve">Kang, G. J., Ewing-Nelson, S. R., Mackey, L., Schlitt, J. T., Marathe, A., Abbas, K. M., &amp; Swarup, S. (2017). Semantic network analysis of vaccine sentiment in online social media. </w:t>
      </w:r>
      <w:r w:rsidRPr="008A136E">
        <w:rPr>
          <w:rFonts w:ascii="Calibri" w:hAnsi="Calibri" w:cs="Calibri"/>
          <w:i/>
          <w:iCs/>
        </w:rPr>
        <w:t>Vaccine</w:t>
      </w:r>
      <w:r w:rsidRPr="008A136E">
        <w:rPr>
          <w:rFonts w:ascii="Calibri" w:hAnsi="Calibri" w:cs="Calibri"/>
        </w:rPr>
        <w:t xml:space="preserve">, </w:t>
      </w:r>
      <w:r w:rsidRPr="008A136E">
        <w:rPr>
          <w:rFonts w:ascii="Calibri" w:hAnsi="Calibri" w:cs="Calibri"/>
          <w:i/>
          <w:iCs/>
        </w:rPr>
        <w:t>35</w:t>
      </w:r>
      <w:r w:rsidRPr="008A136E">
        <w:rPr>
          <w:rFonts w:ascii="Calibri" w:hAnsi="Calibri" w:cs="Calibri"/>
        </w:rPr>
        <w:t>(29), 3621–3638. https://doi.org/10.1016/j.vaccine.2017.05.052</w:t>
      </w:r>
    </w:p>
    <w:p w14:paraId="17D1315F" w14:textId="77777777" w:rsidR="008A136E" w:rsidRPr="008A136E" w:rsidRDefault="008A136E" w:rsidP="008A136E">
      <w:pPr>
        <w:pStyle w:val="Bibliography"/>
        <w:rPr>
          <w:rFonts w:ascii="Calibri" w:hAnsi="Calibri" w:cs="Calibri"/>
        </w:rPr>
      </w:pPr>
      <w:r w:rsidRPr="008A136E">
        <w:rPr>
          <w:rFonts w:ascii="Calibri" w:hAnsi="Calibri" w:cs="Calibri"/>
        </w:rPr>
        <w:t xml:space="preserve">Kelman, H. (1958). Compliance, identification, and internalization: Three processes of attitude change. </w:t>
      </w:r>
      <w:r w:rsidRPr="008A136E">
        <w:rPr>
          <w:rFonts w:ascii="Calibri" w:hAnsi="Calibri" w:cs="Calibri"/>
          <w:i/>
          <w:iCs/>
        </w:rPr>
        <w:t>Journal of Conflict Resolution</w:t>
      </w:r>
      <w:r w:rsidRPr="008A136E">
        <w:rPr>
          <w:rFonts w:ascii="Calibri" w:hAnsi="Calibri" w:cs="Calibri"/>
        </w:rPr>
        <w:t xml:space="preserve">, </w:t>
      </w:r>
      <w:r w:rsidRPr="008A136E">
        <w:rPr>
          <w:rFonts w:ascii="Calibri" w:hAnsi="Calibri" w:cs="Calibri"/>
          <w:i/>
          <w:iCs/>
        </w:rPr>
        <w:t>2</w:t>
      </w:r>
      <w:r w:rsidRPr="008A136E">
        <w:rPr>
          <w:rFonts w:ascii="Calibri" w:hAnsi="Calibri" w:cs="Calibri"/>
        </w:rPr>
        <w:t>(1), 51–60.</w:t>
      </w:r>
    </w:p>
    <w:p w14:paraId="4F5FC3E1" w14:textId="77777777" w:rsidR="008A136E" w:rsidRPr="008A136E" w:rsidRDefault="008A136E" w:rsidP="008A136E">
      <w:pPr>
        <w:pStyle w:val="Bibliography"/>
        <w:rPr>
          <w:rFonts w:ascii="Calibri" w:hAnsi="Calibri" w:cs="Calibri"/>
        </w:rPr>
      </w:pPr>
      <w:r w:rsidRPr="008A136E">
        <w:rPr>
          <w:rFonts w:ascii="Calibri" w:hAnsi="Calibri" w:cs="Calibri"/>
        </w:rPr>
        <w:t xml:space="preserve">Kluger, J. (2019, June 24). “They’re Chipping Away”: Inside the Grassroots Effort to Fight Mandatory Vaccines. </w:t>
      </w:r>
      <w:r w:rsidRPr="008A136E">
        <w:rPr>
          <w:rFonts w:ascii="Calibri" w:hAnsi="Calibri" w:cs="Calibri"/>
          <w:i/>
          <w:iCs/>
        </w:rPr>
        <w:t>Time</w:t>
      </w:r>
      <w:r w:rsidRPr="008A136E">
        <w:rPr>
          <w:rFonts w:ascii="Calibri" w:hAnsi="Calibri" w:cs="Calibri"/>
        </w:rPr>
        <w:t xml:space="preserve">, </w:t>
      </w:r>
      <w:r w:rsidRPr="008A136E">
        <w:rPr>
          <w:rFonts w:ascii="Calibri" w:hAnsi="Calibri" w:cs="Calibri"/>
          <w:i/>
          <w:iCs/>
        </w:rPr>
        <w:t>193</w:t>
      </w:r>
      <w:r w:rsidRPr="008A136E">
        <w:rPr>
          <w:rFonts w:ascii="Calibri" w:hAnsi="Calibri" w:cs="Calibri"/>
        </w:rPr>
        <w:t>(24). https://time.com/5606250/measles-cases-rise-fighting-vaccines/</w:t>
      </w:r>
    </w:p>
    <w:p w14:paraId="27EA7BB0" w14:textId="77777777" w:rsidR="008A136E" w:rsidRPr="008A136E" w:rsidRDefault="008A136E" w:rsidP="008A136E">
      <w:pPr>
        <w:pStyle w:val="Bibliography"/>
        <w:rPr>
          <w:rFonts w:ascii="Calibri" w:hAnsi="Calibri" w:cs="Calibri"/>
        </w:rPr>
      </w:pPr>
      <w:r w:rsidRPr="008A136E">
        <w:rPr>
          <w:rFonts w:ascii="Calibri" w:hAnsi="Calibri" w:cs="Calibri"/>
        </w:rPr>
        <w:t xml:space="preserve">Oxenham, S. (2019). </w:t>
      </w:r>
      <w:r w:rsidRPr="008A136E">
        <w:rPr>
          <w:rFonts w:ascii="Calibri" w:hAnsi="Calibri" w:cs="Calibri"/>
          <w:i/>
          <w:iCs/>
        </w:rPr>
        <w:t>‘I was a Macedonian fake news writer.’</w:t>
      </w:r>
      <w:r w:rsidRPr="008A136E">
        <w:rPr>
          <w:rFonts w:ascii="Calibri" w:hAnsi="Calibri" w:cs="Calibri"/>
        </w:rPr>
        <w:t xml:space="preserve"> https://www.bbc.com/future/article/20190528-i-was-a-macedonian-fake-news-writer</w:t>
      </w:r>
    </w:p>
    <w:p w14:paraId="6997C675" w14:textId="77777777" w:rsidR="008A136E" w:rsidRPr="008A136E" w:rsidRDefault="008A136E" w:rsidP="008A136E">
      <w:pPr>
        <w:pStyle w:val="Bibliography"/>
        <w:rPr>
          <w:rFonts w:ascii="Calibri" w:hAnsi="Calibri" w:cs="Calibri"/>
        </w:rPr>
      </w:pPr>
      <w:r w:rsidRPr="008A136E">
        <w:rPr>
          <w:rFonts w:ascii="Calibri" w:hAnsi="Calibri" w:cs="Calibri"/>
        </w:rPr>
        <w:lastRenderedPageBreak/>
        <w:t xml:space="preserve">Patel, M. K., Dumolard, L., Nedelec, Y., Sodha, S., Steulet, C., Gacic-Dobo, M., Kretsinger, K., McFarland, J., Rota, P. A., &amp; Goodson, J. (2019). Progress Toward Regional Measles Elimination—Worldwide, 2000–2018. </w:t>
      </w:r>
      <w:r w:rsidRPr="008A136E">
        <w:rPr>
          <w:rFonts w:ascii="Calibri" w:hAnsi="Calibri" w:cs="Calibri"/>
          <w:i/>
          <w:iCs/>
        </w:rPr>
        <w:t>MMWR. Morbidity and Mortality Weekly Report</w:t>
      </w:r>
      <w:r w:rsidRPr="008A136E">
        <w:rPr>
          <w:rFonts w:ascii="Calibri" w:hAnsi="Calibri" w:cs="Calibri"/>
        </w:rPr>
        <w:t xml:space="preserve">, </w:t>
      </w:r>
      <w:r w:rsidRPr="008A136E">
        <w:rPr>
          <w:rFonts w:ascii="Calibri" w:hAnsi="Calibri" w:cs="Calibri"/>
          <w:i/>
          <w:iCs/>
        </w:rPr>
        <w:t>68</w:t>
      </w:r>
      <w:r w:rsidRPr="008A136E">
        <w:rPr>
          <w:rFonts w:ascii="Calibri" w:hAnsi="Calibri" w:cs="Calibri"/>
        </w:rPr>
        <w:t>. https://doi.org/10.15585/mmwr.mm6848a1</w:t>
      </w:r>
    </w:p>
    <w:p w14:paraId="7EA56731" w14:textId="77777777" w:rsidR="008A136E" w:rsidRPr="008A136E" w:rsidRDefault="008A136E" w:rsidP="008A136E">
      <w:pPr>
        <w:pStyle w:val="Bibliography"/>
        <w:rPr>
          <w:rFonts w:ascii="Calibri" w:hAnsi="Calibri" w:cs="Calibri"/>
        </w:rPr>
      </w:pPr>
      <w:r w:rsidRPr="008A136E">
        <w:rPr>
          <w:rFonts w:ascii="Calibri" w:hAnsi="Calibri" w:cs="Calibri"/>
        </w:rPr>
        <w:t xml:space="preserve">Rossen, I., Hurlstone, M. J., Dunlop, P. D., &amp; Lawrence, C. (2019). Accepters, fence sitters, or rejecters: Moral profiles of vaccination attitudes. </w:t>
      </w:r>
      <w:r w:rsidRPr="008A136E">
        <w:rPr>
          <w:rFonts w:ascii="Calibri" w:hAnsi="Calibri" w:cs="Calibri"/>
          <w:i/>
          <w:iCs/>
        </w:rPr>
        <w:t>Social Science &amp; Medicine</w:t>
      </w:r>
      <w:r w:rsidRPr="008A136E">
        <w:rPr>
          <w:rFonts w:ascii="Calibri" w:hAnsi="Calibri" w:cs="Calibri"/>
        </w:rPr>
        <w:t xml:space="preserve">, </w:t>
      </w:r>
      <w:r w:rsidRPr="008A136E">
        <w:rPr>
          <w:rFonts w:ascii="Calibri" w:hAnsi="Calibri" w:cs="Calibri"/>
          <w:i/>
          <w:iCs/>
        </w:rPr>
        <w:t>224</w:t>
      </w:r>
      <w:r w:rsidRPr="008A136E">
        <w:rPr>
          <w:rFonts w:ascii="Calibri" w:hAnsi="Calibri" w:cs="Calibri"/>
        </w:rPr>
        <w:t>, 23–27. https://doi.org/10.1016/j.socscimed.2019.01.038</w:t>
      </w:r>
    </w:p>
    <w:p w14:paraId="2A74CA33" w14:textId="77777777" w:rsidR="008A136E" w:rsidRPr="008A136E" w:rsidRDefault="008A136E" w:rsidP="008A136E">
      <w:pPr>
        <w:pStyle w:val="Bibliography"/>
        <w:rPr>
          <w:rFonts w:ascii="Calibri" w:hAnsi="Calibri" w:cs="Calibri"/>
        </w:rPr>
      </w:pPr>
      <w:r w:rsidRPr="008A136E">
        <w:rPr>
          <w:rFonts w:ascii="Calibri" w:hAnsi="Calibri" w:cs="Calibri"/>
        </w:rPr>
        <w:t xml:space="preserve">Schmidt, A. L., Zollo, F., Scala, A., Betsch, C., &amp; Quattrociocchi, W. (2018). Polarization of the vaccination debate on Facebook. </w:t>
      </w:r>
      <w:r w:rsidRPr="008A136E">
        <w:rPr>
          <w:rFonts w:ascii="Calibri" w:hAnsi="Calibri" w:cs="Calibri"/>
          <w:i/>
          <w:iCs/>
        </w:rPr>
        <w:t>Vaccine</w:t>
      </w:r>
      <w:r w:rsidRPr="008A136E">
        <w:rPr>
          <w:rFonts w:ascii="Calibri" w:hAnsi="Calibri" w:cs="Calibri"/>
        </w:rPr>
        <w:t xml:space="preserve">, </w:t>
      </w:r>
      <w:r w:rsidRPr="008A136E">
        <w:rPr>
          <w:rFonts w:ascii="Calibri" w:hAnsi="Calibri" w:cs="Calibri"/>
          <w:i/>
          <w:iCs/>
        </w:rPr>
        <w:t>36</w:t>
      </w:r>
      <w:r w:rsidRPr="008A136E">
        <w:rPr>
          <w:rFonts w:ascii="Calibri" w:hAnsi="Calibri" w:cs="Calibri"/>
        </w:rPr>
        <w:t>(25), 3606–3612. https://doi.org/10.1016/j.vaccine.2018.05.040</w:t>
      </w:r>
    </w:p>
    <w:p w14:paraId="5D7DC2B1" w14:textId="77777777" w:rsidR="008A136E" w:rsidRPr="008A136E" w:rsidRDefault="008A136E" w:rsidP="008A136E">
      <w:pPr>
        <w:pStyle w:val="Bibliography"/>
        <w:rPr>
          <w:rFonts w:ascii="Calibri" w:hAnsi="Calibri" w:cs="Calibri"/>
        </w:rPr>
      </w:pPr>
      <w:r w:rsidRPr="008A136E">
        <w:rPr>
          <w:rFonts w:ascii="Calibri" w:hAnsi="Calibri" w:cs="Calibri"/>
        </w:rPr>
        <w:t xml:space="preserve">Soares, I., &amp; Davey-Attlee, F. (n.d.). </w:t>
      </w:r>
      <w:r w:rsidRPr="008A136E">
        <w:rPr>
          <w:rFonts w:ascii="Calibri" w:hAnsi="Calibri" w:cs="Calibri"/>
          <w:i/>
          <w:iCs/>
        </w:rPr>
        <w:t>The fake news machine: Inside a town gearing up for 2020</w:t>
      </w:r>
      <w:r w:rsidRPr="008A136E">
        <w:rPr>
          <w:rFonts w:ascii="Calibri" w:hAnsi="Calibri" w:cs="Calibri"/>
        </w:rPr>
        <w:t>. Retrieved March 2, 2020, from https://money.cnn.com/interactive/media/the-macedonia-story/</w:t>
      </w:r>
    </w:p>
    <w:p w14:paraId="3CA2FB09" w14:textId="77777777" w:rsidR="008A136E" w:rsidRPr="008A136E" w:rsidRDefault="008A136E" w:rsidP="008A136E">
      <w:pPr>
        <w:pStyle w:val="Bibliography"/>
        <w:rPr>
          <w:rFonts w:ascii="Calibri" w:hAnsi="Calibri" w:cs="Calibri"/>
        </w:rPr>
      </w:pPr>
      <w:r w:rsidRPr="008A136E">
        <w:rPr>
          <w:rFonts w:ascii="Calibri" w:hAnsi="Calibri" w:cs="Calibri"/>
        </w:rPr>
        <w:t xml:space="preserve">Stahl, J.-P., Cohen, R., Denis, F., Gaudelus, J., Martinot, A., Lery, T., &amp; Lepetit, H. (2016). The impact of the web and social networks on vaccination. New challenges and opportunities offered to fight against vaccine hesitancy. </w:t>
      </w:r>
      <w:r w:rsidRPr="008A136E">
        <w:rPr>
          <w:rFonts w:ascii="Calibri" w:hAnsi="Calibri" w:cs="Calibri"/>
          <w:i/>
          <w:iCs/>
        </w:rPr>
        <w:t>Médecine et Maladies Infectieuses</w:t>
      </w:r>
      <w:r w:rsidRPr="008A136E">
        <w:rPr>
          <w:rFonts w:ascii="Calibri" w:hAnsi="Calibri" w:cs="Calibri"/>
        </w:rPr>
        <w:t xml:space="preserve">, </w:t>
      </w:r>
      <w:r w:rsidRPr="008A136E">
        <w:rPr>
          <w:rFonts w:ascii="Calibri" w:hAnsi="Calibri" w:cs="Calibri"/>
          <w:i/>
          <w:iCs/>
        </w:rPr>
        <w:t>46</w:t>
      </w:r>
      <w:r w:rsidRPr="008A136E">
        <w:rPr>
          <w:rFonts w:ascii="Calibri" w:hAnsi="Calibri" w:cs="Calibri"/>
        </w:rPr>
        <w:t>(3), 117–122. https://doi.org/10.1016/j.medmal.2016.02.002</w:t>
      </w:r>
    </w:p>
    <w:p w14:paraId="53854FFA" w14:textId="77777777" w:rsidR="008A136E" w:rsidRPr="008A136E" w:rsidRDefault="008A136E" w:rsidP="008A136E">
      <w:pPr>
        <w:pStyle w:val="Bibliography"/>
        <w:rPr>
          <w:rFonts w:ascii="Calibri" w:hAnsi="Calibri" w:cs="Calibri"/>
        </w:rPr>
      </w:pPr>
      <w:r w:rsidRPr="008A136E">
        <w:rPr>
          <w:rFonts w:ascii="Calibri" w:hAnsi="Calibri" w:cs="Calibri"/>
          <w:i/>
          <w:iCs/>
        </w:rPr>
        <w:t>States With Religious and Philosophical Exemptions From School Immunization Requirements</w:t>
      </w:r>
      <w:r w:rsidRPr="008A136E">
        <w:rPr>
          <w:rFonts w:ascii="Calibri" w:hAnsi="Calibri" w:cs="Calibri"/>
        </w:rPr>
        <w:t>. (n.d.). Retrieved July 24, 2020, from https://www.ncsl.org/research/health/school-immunization-exemption-state-laws.aspx</w:t>
      </w:r>
    </w:p>
    <w:p w14:paraId="3C59FD24" w14:textId="77777777" w:rsidR="008A136E" w:rsidRPr="008A136E" w:rsidRDefault="008A136E" w:rsidP="008A136E">
      <w:pPr>
        <w:pStyle w:val="Bibliography"/>
        <w:rPr>
          <w:rFonts w:ascii="Calibri" w:hAnsi="Calibri" w:cs="Calibri"/>
        </w:rPr>
      </w:pPr>
      <w:r w:rsidRPr="008A136E">
        <w:rPr>
          <w:rFonts w:ascii="Calibri" w:hAnsi="Calibri" w:cs="Calibri"/>
        </w:rPr>
        <w:t xml:space="preserve">Subramanian, S. (2017, February 15). Meet the Macedonian Teens Who Mastered Fake News and Corrupted the US Election. </w:t>
      </w:r>
      <w:r w:rsidRPr="008A136E">
        <w:rPr>
          <w:rFonts w:ascii="Calibri" w:hAnsi="Calibri" w:cs="Calibri"/>
          <w:i/>
          <w:iCs/>
        </w:rPr>
        <w:t>Wired</w:t>
      </w:r>
      <w:r w:rsidRPr="008A136E">
        <w:rPr>
          <w:rFonts w:ascii="Calibri" w:hAnsi="Calibri" w:cs="Calibri"/>
        </w:rPr>
        <w:t>. https://www.wired.com/2017/02/veles-macedonia-fake-news/</w:t>
      </w:r>
    </w:p>
    <w:p w14:paraId="63512751" w14:textId="77777777" w:rsidR="008A136E" w:rsidRPr="008A136E" w:rsidRDefault="008A136E" w:rsidP="008A136E">
      <w:pPr>
        <w:pStyle w:val="Bibliography"/>
        <w:rPr>
          <w:rFonts w:ascii="Calibri" w:hAnsi="Calibri" w:cs="Calibri"/>
        </w:rPr>
      </w:pPr>
      <w:r w:rsidRPr="008A136E">
        <w:rPr>
          <w:rFonts w:ascii="Calibri" w:hAnsi="Calibri" w:cs="Calibri"/>
        </w:rPr>
        <w:lastRenderedPageBreak/>
        <w:t xml:space="preserve">Sydell, L. (2016). </w:t>
      </w:r>
      <w:r w:rsidRPr="008A136E">
        <w:rPr>
          <w:rFonts w:ascii="Calibri" w:hAnsi="Calibri" w:cs="Calibri"/>
          <w:i/>
          <w:iCs/>
        </w:rPr>
        <w:t>We Tracked Down A Fake-News Creator In The Suburbs. Here’s What We Learned</w:t>
      </w:r>
      <w:r w:rsidRPr="008A136E">
        <w:rPr>
          <w:rFonts w:ascii="Calibri" w:hAnsi="Calibri" w:cs="Calibri"/>
        </w:rPr>
        <w:t>. NPR.Org. https://www.npr.org/sections/alltechconsidered/2016/11/23/503146770/npr-finds-the-head-of-a-covert-fake-news-operation-in-the-suburbs</w:t>
      </w:r>
    </w:p>
    <w:p w14:paraId="3B5E3514" w14:textId="77777777" w:rsidR="008A136E" w:rsidRPr="008A136E" w:rsidRDefault="008A136E" w:rsidP="008A136E">
      <w:pPr>
        <w:pStyle w:val="Bibliography"/>
        <w:rPr>
          <w:rFonts w:ascii="Calibri" w:hAnsi="Calibri" w:cs="Calibri"/>
        </w:rPr>
      </w:pPr>
      <w:r w:rsidRPr="008A136E">
        <w:rPr>
          <w:rFonts w:ascii="Calibri" w:hAnsi="Calibri" w:cs="Calibri"/>
        </w:rPr>
        <w:t xml:space="preserve">Townsend, T. (2016, November 21). </w:t>
      </w:r>
      <w:r w:rsidRPr="008A136E">
        <w:rPr>
          <w:rFonts w:ascii="Calibri" w:hAnsi="Calibri" w:cs="Calibri"/>
          <w:i/>
          <w:iCs/>
        </w:rPr>
        <w:t>The Bizarre Truth Behind the Biggest Pro-Trump Facebook Hoaxes</w:t>
      </w:r>
      <w:r w:rsidRPr="008A136E">
        <w:rPr>
          <w:rFonts w:ascii="Calibri" w:hAnsi="Calibri" w:cs="Calibri"/>
        </w:rPr>
        <w:t>. Inc.Com. https://www.inc.com/tess-townsend/ending-fed-trump-facebook.html</w:t>
      </w:r>
    </w:p>
    <w:p w14:paraId="28271443" w14:textId="77777777" w:rsidR="008A136E" w:rsidRPr="008A136E" w:rsidRDefault="008A136E" w:rsidP="008A136E">
      <w:pPr>
        <w:pStyle w:val="Bibliography"/>
        <w:rPr>
          <w:rFonts w:ascii="Calibri" w:hAnsi="Calibri" w:cs="Calibri"/>
        </w:rPr>
      </w:pPr>
      <w:r w:rsidRPr="008A136E">
        <w:rPr>
          <w:rFonts w:ascii="Calibri" w:hAnsi="Calibri" w:cs="Calibri"/>
        </w:rPr>
        <w:t xml:space="preserve">Vrdelja, M., Kraigher, A., Verčič, D., &amp; Kropivnik, S. (2018). The growing vaccine hesitancy: Exploring the influence of the internet. </w:t>
      </w:r>
      <w:r w:rsidRPr="008A136E">
        <w:rPr>
          <w:rFonts w:ascii="Calibri" w:hAnsi="Calibri" w:cs="Calibri"/>
          <w:i/>
          <w:iCs/>
        </w:rPr>
        <w:t>European Journal of Public Health</w:t>
      </w:r>
      <w:r w:rsidRPr="008A136E">
        <w:rPr>
          <w:rFonts w:ascii="Calibri" w:hAnsi="Calibri" w:cs="Calibri"/>
        </w:rPr>
        <w:t xml:space="preserve">, </w:t>
      </w:r>
      <w:r w:rsidRPr="008A136E">
        <w:rPr>
          <w:rFonts w:ascii="Calibri" w:hAnsi="Calibri" w:cs="Calibri"/>
          <w:i/>
          <w:iCs/>
        </w:rPr>
        <w:t>28</w:t>
      </w:r>
      <w:r w:rsidRPr="008A136E">
        <w:rPr>
          <w:rFonts w:ascii="Calibri" w:hAnsi="Calibri" w:cs="Calibri"/>
        </w:rPr>
        <w:t>(5), 934–939. https://doi.org/10.1093/eurpub/cky114</w:t>
      </w:r>
    </w:p>
    <w:p w14:paraId="7E411990" w14:textId="77777777" w:rsidR="008A136E" w:rsidRPr="008A136E" w:rsidRDefault="008A136E" w:rsidP="008A136E">
      <w:pPr>
        <w:pStyle w:val="Bibliography"/>
        <w:rPr>
          <w:rFonts w:ascii="Calibri" w:hAnsi="Calibri" w:cs="Calibri"/>
        </w:rPr>
      </w:pPr>
      <w:r w:rsidRPr="008A136E">
        <w:rPr>
          <w:rFonts w:ascii="Calibri" w:hAnsi="Calibri" w:cs="Calibri"/>
        </w:rPr>
        <w:t xml:space="preserve">Wordsworth, W. (2018, September 26). </w:t>
      </w:r>
      <w:r w:rsidRPr="008A136E">
        <w:rPr>
          <w:rFonts w:ascii="Calibri" w:hAnsi="Calibri" w:cs="Calibri"/>
          <w:i/>
          <w:iCs/>
        </w:rPr>
        <w:t>Confessions of a Fake News Writer</w:t>
      </w:r>
      <w:r w:rsidRPr="008A136E">
        <w:rPr>
          <w:rFonts w:ascii="Calibri" w:hAnsi="Calibri" w:cs="Calibri"/>
        </w:rPr>
        <w:t>. Medium. https://medium.com/s/story/confessions-of-a-fake-news-writer-62d8c3d28c1b</w:t>
      </w:r>
    </w:p>
    <w:p w14:paraId="35EE8D7C" w14:textId="72566662" w:rsidR="00336797" w:rsidRDefault="007E4078" w:rsidP="003753BC">
      <w:pPr>
        <w:spacing w:line="480" w:lineRule="auto"/>
      </w:pPr>
      <w:r>
        <w:fldChar w:fldCharType="end"/>
      </w:r>
    </w:p>
    <w:p w14:paraId="49EB4AFB" w14:textId="77777777" w:rsidR="00336797" w:rsidRDefault="00336797">
      <w:r>
        <w:br w:type="page"/>
      </w:r>
    </w:p>
    <w:p w14:paraId="1B85E760" w14:textId="59922947" w:rsidR="007E4078" w:rsidRDefault="00336797" w:rsidP="00336797">
      <w:pPr>
        <w:spacing w:line="480" w:lineRule="auto"/>
        <w:jc w:val="center"/>
        <w:rPr>
          <w:b/>
          <w:bCs/>
        </w:rPr>
      </w:pPr>
      <w:r>
        <w:rPr>
          <w:b/>
          <w:bCs/>
        </w:rPr>
        <w:lastRenderedPageBreak/>
        <w:t xml:space="preserve">Appendix A: Tables and </w:t>
      </w:r>
      <w:r w:rsidR="00CC2B6A">
        <w:rPr>
          <w:b/>
          <w:bCs/>
        </w:rPr>
        <w:t>Figures</w:t>
      </w:r>
    </w:p>
    <w:p w14:paraId="7645C83D" w14:textId="53CAC05B" w:rsidR="00336797" w:rsidRDefault="00CC2B6A" w:rsidP="00CC2B6A">
      <w:pPr>
        <w:spacing w:line="240" w:lineRule="auto"/>
      </w:pPr>
      <w:r>
        <w:t>Figure</w:t>
      </w:r>
      <w:r w:rsidR="00336797">
        <w:t xml:space="preserve"> 1</w:t>
      </w:r>
    </w:p>
    <w:p w14:paraId="5C3A3FA3" w14:textId="392196FE" w:rsidR="00336797" w:rsidRDefault="00CC2B6A" w:rsidP="00CC2B6A">
      <w:pPr>
        <w:spacing w:line="240" w:lineRule="auto"/>
        <w:rPr>
          <w:i/>
          <w:iCs/>
        </w:rPr>
      </w:pPr>
      <w:r>
        <w:rPr>
          <w:i/>
          <w:iCs/>
        </w:rPr>
        <w:t>Distribution of total number of followers for pro- and anti-vaccination nodes</w:t>
      </w:r>
    </w:p>
    <w:p w14:paraId="26819EBE" w14:textId="3E0CA687" w:rsidR="00CC2B6A" w:rsidRDefault="00CC2B6A" w:rsidP="00CC2B6A">
      <w:pPr>
        <w:spacing w:line="240" w:lineRule="auto"/>
        <w:rPr>
          <w:i/>
          <w:iCs/>
        </w:rPr>
      </w:pPr>
      <w:r>
        <w:rPr>
          <w:i/>
          <w:iCs/>
          <w:noProof/>
        </w:rPr>
        <w:drawing>
          <wp:inline distT="0" distB="0" distL="0" distR="0" wp14:anchorId="76F1ABC0" wp14:editId="125A762D">
            <wp:extent cx="5943600" cy="33223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3322320"/>
                    </a:xfrm>
                    <a:prstGeom prst="rect">
                      <a:avLst/>
                    </a:prstGeom>
                    <a:noFill/>
                    <a:ln>
                      <a:noFill/>
                    </a:ln>
                  </pic:spPr>
                </pic:pic>
              </a:graphicData>
            </a:graphic>
          </wp:inline>
        </w:drawing>
      </w:r>
    </w:p>
    <w:p w14:paraId="065D533A" w14:textId="794B2328" w:rsidR="00CC2B6A" w:rsidRDefault="00CC2B6A" w:rsidP="00CC2B6A">
      <w:pPr>
        <w:spacing w:line="240" w:lineRule="auto"/>
        <w:rPr>
          <w:i/>
          <w:iCs/>
        </w:rPr>
      </w:pPr>
    </w:p>
    <w:p w14:paraId="5290B8A8" w14:textId="3EC80E9E" w:rsidR="00CC2B6A" w:rsidRDefault="00CC2B6A" w:rsidP="00CC2B6A">
      <w:pPr>
        <w:spacing w:line="240" w:lineRule="auto"/>
      </w:pPr>
      <w:r>
        <w:t>Figure 2</w:t>
      </w:r>
    </w:p>
    <w:p w14:paraId="1BE59812" w14:textId="58AA68A3" w:rsidR="00CC2B6A" w:rsidRDefault="00CC2B6A" w:rsidP="00CC2B6A">
      <w:pPr>
        <w:spacing w:line="240" w:lineRule="auto"/>
        <w:rPr>
          <w:i/>
          <w:iCs/>
        </w:rPr>
      </w:pPr>
      <w:r>
        <w:rPr>
          <w:i/>
          <w:iCs/>
        </w:rPr>
        <w:t>Distribution of total number of accounts followed for pro- and anti-vaccination nodes</w:t>
      </w:r>
    </w:p>
    <w:p w14:paraId="1C7D114E" w14:textId="0E8805F3" w:rsidR="00CC2B6A" w:rsidRDefault="00CC2B6A" w:rsidP="00CC2B6A">
      <w:pPr>
        <w:spacing w:line="240" w:lineRule="auto"/>
        <w:rPr>
          <w:i/>
          <w:iCs/>
        </w:rPr>
      </w:pPr>
      <w:r>
        <w:rPr>
          <w:i/>
          <w:iCs/>
          <w:noProof/>
        </w:rPr>
        <w:drawing>
          <wp:inline distT="0" distB="0" distL="0" distR="0" wp14:anchorId="502FF44D" wp14:editId="5103B23A">
            <wp:extent cx="5943600" cy="29870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2987040"/>
                    </a:xfrm>
                    <a:prstGeom prst="rect">
                      <a:avLst/>
                    </a:prstGeom>
                    <a:noFill/>
                    <a:ln>
                      <a:noFill/>
                    </a:ln>
                  </pic:spPr>
                </pic:pic>
              </a:graphicData>
            </a:graphic>
          </wp:inline>
        </w:drawing>
      </w:r>
    </w:p>
    <w:p w14:paraId="19783D49" w14:textId="77777777" w:rsidR="00CC2B6A" w:rsidRDefault="00CC2B6A" w:rsidP="00CC2B6A">
      <w:pPr>
        <w:spacing w:line="240" w:lineRule="auto"/>
        <w:rPr>
          <w:i/>
          <w:iCs/>
        </w:rPr>
      </w:pPr>
    </w:p>
    <w:p w14:paraId="75D51D95" w14:textId="188D8BBE" w:rsidR="00CC2B6A" w:rsidRDefault="00CC2B6A" w:rsidP="00CC2B6A">
      <w:pPr>
        <w:spacing w:line="240" w:lineRule="auto"/>
      </w:pPr>
      <w:r>
        <w:t>Figure 3</w:t>
      </w:r>
    </w:p>
    <w:p w14:paraId="0936AC67" w14:textId="5021E559" w:rsidR="00CC2B6A" w:rsidRDefault="00CC2B6A" w:rsidP="00CC2B6A">
      <w:pPr>
        <w:spacing w:line="240" w:lineRule="auto"/>
        <w:rPr>
          <w:i/>
          <w:iCs/>
        </w:rPr>
      </w:pPr>
      <w:r>
        <w:rPr>
          <w:i/>
          <w:iCs/>
        </w:rPr>
        <w:t>Distribution of total number of tweets posted for pro- and anti-vaccination nodes</w:t>
      </w:r>
    </w:p>
    <w:p w14:paraId="3A83EB0D" w14:textId="7382C041" w:rsidR="00CC2B6A" w:rsidRDefault="00CC2B6A" w:rsidP="00CC2B6A">
      <w:pPr>
        <w:spacing w:line="240" w:lineRule="auto"/>
        <w:rPr>
          <w:i/>
          <w:iCs/>
        </w:rPr>
      </w:pPr>
      <w:r>
        <w:rPr>
          <w:i/>
          <w:iCs/>
          <w:noProof/>
        </w:rPr>
        <w:drawing>
          <wp:inline distT="0" distB="0" distL="0" distR="0" wp14:anchorId="59E26E6E" wp14:editId="2F6814C1">
            <wp:extent cx="5943600" cy="30403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040380"/>
                    </a:xfrm>
                    <a:prstGeom prst="rect">
                      <a:avLst/>
                    </a:prstGeom>
                    <a:noFill/>
                    <a:ln>
                      <a:noFill/>
                    </a:ln>
                  </pic:spPr>
                </pic:pic>
              </a:graphicData>
            </a:graphic>
          </wp:inline>
        </w:drawing>
      </w:r>
    </w:p>
    <w:p w14:paraId="7A16678F" w14:textId="77777777" w:rsidR="00CC2B6A" w:rsidRDefault="00CC2B6A" w:rsidP="00CC2B6A">
      <w:pPr>
        <w:spacing w:line="240" w:lineRule="auto"/>
        <w:rPr>
          <w:i/>
          <w:iCs/>
        </w:rPr>
      </w:pPr>
    </w:p>
    <w:p w14:paraId="4B1C9929" w14:textId="52501455" w:rsidR="00CC2B6A" w:rsidRDefault="00CC2B6A" w:rsidP="00CC2B6A">
      <w:pPr>
        <w:spacing w:line="240" w:lineRule="auto"/>
      </w:pPr>
      <w:r>
        <w:t>Figure 4</w:t>
      </w:r>
    </w:p>
    <w:p w14:paraId="6528EB0D" w14:textId="58354B08" w:rsidR="00CC2B6A" w:rsidRDefault="00CC2B6A" w:rsidP="00CC2B6A">
      <w:pPr>
        <w:spacing w:line="240" w:lineRule="auto"/>
        <w:rPr>
          <w:i/>
          <w:iCs/>
        </w:rPr>
      </w:pPr>
      <w:r>
        <w:rPr>
          <w:i/>
          <w:iCs/>
        </w:rPr>
        <w:t>Distribution of total number of favorited tweets for pro- and anti-vaccination nodes</w:t>
      </w:r>
    </w:p>
    <w:p w14:paraId="0F8C4B39" w14:textId="445096D8" w:rsidR="00CC2B6A" w:rsidRDefault="00CC2B6A" w:rsidP="00CC2B6A">
      <w:pPr>
        <w:spacing w:line="240" w:lineRule="auto"/>
        <w:rPr>
          <w:i/>
          <w:iCs/>
        </w:rPr>
      </w:pPr>
      <w:r>
        <w:rPr>
          <w:i/>
          <w:iCs/>
          <w:noProof/>
        </w:rPr>
        <w:drawing>
          <wp:inline distT="0" distB="0" distL="0" distR="0" wp14:anchorId="610C46F5" wp14:editId="1E460DA5">
            <wp:extent cx="5943600" cy="3181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181350"/>
                    </a:xfrm>
                    <a:prstGeom prst="rect">
                      <a:avLst/>
                    </a:prstGeom>
                    <a:noFill/>
                    <a:ln>
                      <a:noFill/>
                    </a:ln>
                  </pic:spPr>
                </pic:pic>
              </a:graphicData>
            </a:graphic>
          </wp:inline>
        </w:drawing>
      </w:r>
    </w:p>
    <w:p w14:paraId="62B7AD77" w14:textId="4819F911" w:rsidR="00CC2B6A" w:rsidRDefault="00CC2B6A" w:rsidP="00CC2B6A">
      <w:pPr>
        <w:spacing w:line="240" w:lineRule="auto"/>
      </w:pPr>
      <w:r>
        <w:lastRenderedPageBreak/>
        <w:t>Figure 5</w:t>
      </w:r>
    </w:p>
    <w:p w14:paraId="2774EF06" w14:textId="7520F69D" w:rsidR="00CC2B6A" w:rsidRDefault="00CC2B6A" w:rsidP="00CC2B6A">
      <w:pPr>
        <w:spacing w:line="240" w:lineRule="auto"/>
        <w:rPr>
          <w:i/>
          <w:iCs/>
        </w:rPr>
      </w:pPr>
      <w:r>
        <w:rPr>
          <w:i/>
          <w:iCs/>
        </w:rPr>
        <w:t>Distribution of pre-exposure sentiment scores for pro- and anti-vaccination nodes</w:t>
      </w:r>
    </w:p>
    <w:p w14:paraId="59B5BB4B" w14:textId="26A208E2" w:rsidR="00CC2B6A" w:rsidRDefault="00CC2B6A" w:rsidP="00CC2B6A">
      <w:pPr>
        <w:spacing w:line="240" w:lineRule="auto"/>
        <w:rPr>
          <w:i/>
          <w:iCs/>
        </w:rPr>
      </w:pPr>
      <w:r>
        <w:rPr>
          <w:i/>
          <w:iCs/>
          <w:noProof/>
        </w:rPr>
        <w:drawing>
          <wp:inline distT="0" distB="0" distL="0" distR="0" wp14:anchorId="61F8B5FD" wp14:editId="4BC383BF">
            <wp:extent cx="5943600" cy="32575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257550"/>
                    </a:xfrm>
                    <a:prstGeom prst="rect">
                      <a:avLst/>
                    </a:prstGeom>
                    <a:noFill/>
                    <a:ln>
                      <a:noFill/>
                    </a:ln>
                  </pic:spPr>
                </pic:pic>
              </a:graphicData>
            </a:graphic>
          </wp:inline>
        </w:drawing>
      </w:r>
    </w:p>
    <w:p w14:paraId="313B9F6B" w14:textId="2F95F5DF" w:rsidR="00CC2B6A" w:rsidRDefault="00CC2B6A" w:rsidP="00CC2B6A">
      <w:pPr>
        <w:spacing w:line="240" w:lineRule="auto"/>
        <w:rPr>
          <w:i/>
          <w:iCs/>
        </w:rPr>
      </w:pPr>
    </w:p>
    <w:p w14:paraId="27062EC6" w14:textId="3F13E931" w:rsidR="00CC2B6A" w:rsidRDefault="00CC2B6A" w:rsidP="00CC2B6A">
      <w:pPr>
        <w:spacing w:line="240" w:lineRule="auto"/>
      </w:pPr>
      <w:r>
        <w:t>Figure 6</w:t>
      </w:r>
    </w:p>
    <w:p w14:paraId="79E5D780" w14:textId="6ABB704D" w:rsidR="00CC2B6A" w:rsidRDefault="00CC2B6A" w:rsidP="00CC2B6A">
      <w:pPr>
        <w:spacing w:line="240" w:lineRule="auto"/>
        <w:rPr>
          <w:i/>
          <w:iCs/>
        </w:rPr>
      </w:pPr>
      <w:r>
        <w:rPr>
          <w:i/>
          <w:iCs/>
        </w:rPr>
        <w:t>Distribution of post-exposure sentiment scores for pro- and anti-vaccination nodes</w:t>
      </w:r>
    </w:p>
    <w:p w14:paraId="33D03382" w14:textId="44DC5A53" w:rsidR="00CC2B6A" w:rsidRDefault="00CC2B6A" w:rsidP="00CC2B6A">
      <w:pPr>
        <w:spacing w:line="240" w:lineRule="auto"/>
        <w:rPr>
          <w:i/>
          <w:iCs/>
        </w:rPr>
      </w:pPr>
      <w:r>
        <w:rPr>
          <w:i/>
          <w:iCs/>
          <w:noProof/>
        </w:rPr>
        <w:drawing>
          <wp:inline distT="0" distB="0" distL="0" distR="0" wp14:anchorId="5E4D7903" wp14:editId="794AC7B5">
            <wp:extent cx="5943600" cy="3505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505200"/>
                    </a:xfrm>
                    <a:prstGeom prst="rect">
                      <a:avLst/>
                    </a:prstGeom>
                    <a:noFill/>
                    <a:ln>
                      <a:noFill/>
                    </a:ln>
                  </pic:spPr>
                </pic:pic>
              </a:graphicData>
            </a:graphic>
          </wp:inline>
        </w:drawing>
      </w:r>
    </w:p>
    <w:p w14:paraId="5481F519" w14:textId="7BFBA6C1" w:rsidR="00CC2B6A" w:rsidRDefault="00CC2B6A" w:rsidP="00CC2B6A">
      <w:pPr>
        <w:spacing w:line="240" w:lineRule="auto"/>
      </w:pPr>
      <w:r>
        <w:lastRenderedPageBreak/>
        <w:t>Figure 7</w:t>
      </w:r>
    </w:p>
    <w:p w14:paraId="00392EA2" w14:textId="7943495C" w:rsidR="00CC2B6A" w:rsidRDefault="00CC2B6A" w:rsidP="00CC2B6A">
      <w:pPr>
        <w:spacing w:line="240" w:lineRule="auto"/>
        <w:rPr>
          <w:i/>
          <w:iCs/>
        </w:rPr>
      </w:pPr>
      <w:r>
        <w:rPr>
          <w:i/>
          <w:iCs/>
        </w:rPr>
        <w:t>Distribution of pre-exposure sentiment using logistic regression for pro- and anti-vaccination nodes</w:t>
      </w:r>
    </w:p>
    <w:p w14:paraId="25624B41" w14:textId="1A20CC92" w:rsidR="00CC2B6A" w:rsidRDefault="00CC2B6A" w:rsidP="00CC2B6A">
      <w:pPr>
        <w:spacing w:line="240" w:lineRule="auto"/>
        <w:rPr>
          <w:i/>
          <w:iCs/>
        </w:rPr>
      </w:pPr>
      <w:r>
        <w:rPr>
          <w:i/>
          <w:iCs/>
          <w:noProof/>
        </w:rPr>
        <w:drawing>
          <wp:inline distT="0" distB="0" distL="0" distR="0" wp14:anchorId="66A02C11" wp14:editId="1FFB1217">
            <wp:extent cx="5875020" cy="3310255"/>
            <wp:effectExtent l="0" t="0" r="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897981" cy="3323192"/>
                    </a:xfrm>
                    <a:prstGeom prst="rect">
                      <a:avLst/>
                    </a:prstGeom>
                    <a:noFill/>
                    <a:ln>
                      <a:noFill/>
                    </a:ln>
                  </pic:spPr>
                </pic:pic>
              </a:graphicData>
            </a:graphic>
          </wp:inline>
        </w:drawing>
      </w:r>
    </w:p>
    <w:p w14:paraId="7754BFB9" w14:textId="01CEB844" w:rsidR="00CC2B6A" w:rsidRDefault="00CC2B6A" w:rsidP="00CC2B6A">
      <w:pPr>
        <w:spacing w:line="240" w:lineRule="auto"/>
        <w:rPr>
          <w:i/>
          <w:iCs/>
        </w:rPr>
      </w:pPr>
    </w:p>
    <w:p w14:paraId="727FAD6A" w14:textId="4F6D7C94" w:rsidR="00CC2B6A" w:rsidRDefault="00CC2B6A" w:rsidP="00CC2B6A">
      <w:pPr>
        <w:spacing w:line="240" w:lineRule="auto"/>
      </w:pPr>
      <w:r>
        <w:t>Figure 8</w:t>
      </w:r>
    </w:p>
    <w:p w14:paraId="7A4B532A" w14:textId="77777777" w:rsidR="00CC2B6A" w:rsidRDefault="00CC2B6A" w:rsidP="00CC2B6A">
      <w:pPr>
        <w:spacing w:line="240" w:lineRule="auto"/>
        <w:rPr>
          <w:i/>
          <w:iCs/>
        </w:rPr>
      </w:pPr>
      <w:r>
        <w:rPr>
          <w:i/>
          <w:iCs/>
        </w:rPr>
        <w:t>Distribution of pre-exposure sentiment using logistic regression for pro- and anti-vaccination nodes</w:t>
      </w:r>
    </w:p>
    <w:p w14:paraId="19B6533D" w14:textId="1063B090" w:rsidR="003F1D5D" w:rsidRDefault="003F1D5D" w:rsidP="00CC2B6A">
      <w:pPr>
        <w:spacing w:line="240" w:lineRule="auto"/>
        <w:rPr>
          <w:i/>
          <w:iCs/>
        </w:rPr>
      </w:pPr>
      <w:r>
        <w:rPr>
          <w:i/>
          <w:iCs/>
          <w:noProof/>
        </w:rPr>
        <w:drawing>
          <wp:inline distT="0" distB="0" distL="0" distR="0" wp14:anchorId="139E1B30" wp14:editId="30B86D22">
            <wp:extent cx="5909310" cy="32988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922021" cy="3305921"/>
                    </a:xfrm>
                    <a:prstGeom prst="rect">
                      <a:avLst/>
                    </a:prstGeom>
                    <a:noFill/>
                    <a:ln>
                      <a:noFill/>
                    </a:ln>
                  </pic:spPr>
                </pic:pic>
              </a:graphicData>
            </a:graphic>
          </wp:inline>
        </w:drawing>
      </w:r>
    </w:p>
    <w:p w14:paraId="5B79322B" w14:textId="0A89AA9A" w:rsidR="006E4EC1" w:rsidRDefault="006E4EC1" w:rsidP="00CC2B6A">
      <w:pPr>
        <w:spacing w:line="240" w:lineRule="auto"/>
      </w:pPr>
      <w:r>
        <w:lastRenderedPageBreak/>
        <w:t>Figure 9</w:t>
      </w:r>
    </w:p>
    <w:p w14:paraId="5E628260" w14:textId="7085316E" w:rsidR="006E4EC1" w:rsidRDefault="006E4EC1" w:rsidP="00CC2B6A">
      <w:pPr>
        <w:spacing w:line="240" w:lineRule="auto"/>
        <w:rPr>
          <w:i/>
          <w:iCs/>
        </w:rPr>
      </w:pPr>
      <w:r>
        <w:rPr>
          <w:i/>
          <w:iCs/>
        </w:rPr>
        <w:t xml:space="preserve">Social network graph for anti-vaccination </w:t>
      </w:r>
      <w:proofErr w:type="spellStart"/>
      <w:r>
        <w:rPr>
          <w:i/>
          <w:iCs/>
        </w:rPr>
        <w:t>retweeters</w:t>
      </w:r>
      <w:proofErr w:type="spellEnd"/>
    </w:p>
    <w:p w14:paraId="40C64112" w14:textId="104C5B5E" w:rsidR="006E4EC1" w:rsidRDefault="006E4EC1" w:rsidP="00CC2B6A">
      <w:pPr>
        <w:spacing w:line="240" w:lineRule="auto"/>
        <w:rPr>
          <w:i/>
          <w:iCs/>
        </w:rPr>
      </w:pPr>
      <w:r>
        <w:rPr>
          <w:i/>
          <w:iCs/>
          <w:noProof/>
        </w:rPr>
        <w:drawing>
          <wp:inline distT="0" distB="0" distL="0" distR="0" wp14:anchorId="7D8C4083" wp14:editId="7B5D7AEA">
            <wp:extent cx="5943600" cy="35509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550920"/>
                    </a:xfrm>
                    <a:prstGeom prst="rect">
                      <a:avLst/>
                    </a:prstGeom>
                    <a:noFill/>
                    <a:ln>
                      <a:noFill/>
                    </a:ln>
                  </pic:spPr>
                </pic:pic>
              </a:graphicData>
            </a:graphic>
          </wp:inline>
        </w:drawing>
      </w:r>
    </w:p>
    <w:p w14:paraId="5C59DB05" w14:textId="63F45500" w:rsidR="006E4EC1" w:rsidRDefault="006E4EC1" w:rsidP="00CC2B6A">
      <w:pPr>
        <w:spacing w:line="240" w:lineRule="auto"/>
        <w:rPr>
          <w:i/>
          <w:iCs/>
        </w:rPr>
      </w:pPr>
    </w:p>
    <w:p w14:paraId="2F6DC807" w14:textId="6FB873DD" w:rsidR="006E4EC1" w:rsidRDefault="006E4EC1" w:rsidP="00CC2B6A">
      <w:pPr>
        <w:spacing w:line="240" w:lineRule="auto"/>
      </w:pPr>
      <w:r>
        <w:t>Figure 10</w:t>
      </w:r>
    </w:p>
    <w:p w14:paraId="1241CAAB" w14:textId="4CAD794C" w:rsidR="006E4EC1" w:rsidRDefault="006E4EC1" w:rsidP="00CC2B6A">
      <w:pPr>
        <w:spacing w:line="240" w:lineRule="auto"/>
        <w:rPr>
          <w:i/>
          <w:iCs/>
        </w:rPr>
      </w:pPr>
      <w:r>
        <w:rPr>
          <w:i/>
          <w:iCs/>
        </w:rPr>
        <w:t xml:space="preserve">Social network graph for pro-vaccination </w:t>
      </w:r>
      <w:proofErr w:type="spellStart"/>
      <w:r>
        <w:rPr>
          <w:i/>
          <w:iCs/>
        </w:rPr>
        <w:t>retweeters</w:t>
      </w:r>
      <w:proofErr w:type="spellEnd"/>
    </w:p>
    <w:p w14:paraId="36132EDA" w14:textId="7FCEFD8B" w:rsidR="006E4EC1" w:rsidRPr="006E4EC1" w:rsidRDefault="006E4EC1" w:rsidP="00CC2B6A">
      <w:pPr>
        <w:spacing w:line="240" w:lineRule="auto"/>
        <w:rPr>
          <w:i/>
          <w:iCs/>
        </w:rPr>
      </w:pPr>
      <w:r>
        <w:rPr>
          <w:i/>
          <w:iCs/>
          <w:noProof/>
        </w:rPr>
        <w:drawing>
          <wp:inline distT="0" distB="0" distL="0" distR="0" wp14:anchorId="08415054" wp14:editId="5452187C">
            <wp:extent cx="5943600" cy="315849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158490"/>
                    </a:xfrm>
                    <a:prstGeom prst="rect">
                      <a:avLst/>
                    </a:prstGeom>
                    <a:noFill/>
                    <a:ln>
                      <a:noFill/>
                    </a:ln>
                  </pic:spPr>
                </pic:pic>
              </a:graphicData>
            </a:graphic>
          </wp:inline>
        </w:drawing>
      </w:r>
    </w:p>
    <w:sectPr w:rsidR="006E4EC1" w:rsidRPr="006E4EC1">
      <w:headerReference w:type="default" r:id="rId1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ACB9A3" w14:textId="77777777" w:rsidR="00EE019D" w:rsidRDefault="00EE019D" w:rsidP="009871EC">
      <w:pPr>
        <w:spacing w:after="0" w:line="240" w:lineRule="auto"/>
      </w:pPr>
      <w:r>
        <w:separator/>
      </w:r>
    </w:p>
  </w:endnote>
  <w:endnote w:type="continuationSeparator" w:id="0">
    <w:p w14:paraId="43259B7D" w14:textId="77777777" w:rsidR="00EE019D" w:rsidRDefault="00EE019D" w:rsidP="009871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E3AB89C" w14:textId="77777777" w:rsidR="00EE019D" w:rsidRDefault="00EE019D" w:rsidP="009871EC">
      <w:pPr>
        <w:spacing w:after="0" w:line="240" w:lineRule="auto"/>
      </w:pPr>
      <w:r>
        <w:separator/>
      </w:r>
    </w:p>
  </w:footnote>
  <w:footnote w:type="continuationSeparator" w:id="0">
    <w:p w14:paraId="2314A397" w14:textId="77777777" w:rsidR="00EE019D" w:rsidRDefault="00EE019D" w:rsidP="009871E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AD8A7C" w14:textId="6ACD7C99" w:rsidR="009942B7" w:rsidRDefault="009942B7">
    <w:pPr>
      <w:pStyle w:val="Header"/>
    </w:pPr>
    <w:r>
      <w:t>RUNNING HEAD: ANTI-VAX TWITTER NETWORK</w:t>
    </w:r>
    <w:r>
      <w:ptab w:relativeTo="margin" w:alignment="center" w:leader="none"/>
    </w:r>
    <w:r>
      <w:ptab w:relativeTo="margin" w:alignment="right" w:leader="none"/>
    </w:r>
    <w:r w:rsidRPr="009871EC">
      <w:fldChar w:fldCharType="begin"/>
    </w:r>
    <w:r w:rsidRPr="009871EC">
      <w:instrText xml:space="preserve"> PAGE   \* MERGEFORMAT </w:instrText>
    </w:r>
    <w:r w:rsidRPr="009871EC">
      <w:fldChar w:fldCharType="separate"/>
    </w:r>
    <w:r w:rsidRPr="009871EC">
      <w:rPr>
        <w:noProof/>
      </w:rPr>
      <w:t>1</w:t>
    </w:r>
    <w:r w:rsidRPr="009871EC">
      <w:rPr>
        <w:noProof/>
      </w:rP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09EF"/>
    <w:rsid w:val="00007536"/>
    <w:rsid w:val="0001220F"/>
    <w:rsid w:val="00016173"/>
    <w:rsid w:val="000174EB"/>
    <w:rsid w:val="00021FF9"/>
    <w:rsid w:val="00031A10"/>
    <w:rsid w:val="0003392F"/>
    <w:rsid w:val="00052F43"/>
    <w:rsid w:val="0005524A"/>
    <w:rsid w:val="00055B33"/>
    <w:rsid w:val="00056528"/>
    <w:rsid w:val="00061ECA"/>
    <w:rsid w:val="00075A6A"/>
    <w:rsid w:val="00091B94"/>
    <w:rsid w:val="0009712D"/>
    <w:rsid w:val="000B7A27"/>
    <w:rsid w:val="000C388A"/>
    <w:rsid w:val="000D1F85"/>
    <w:rsid w:val="000D3B6B"/>
    <w:rsid w:val="000D75B8"/>
    <w:rsid w:val="000D75E0"/>
    <w:rsid w:val="000D7634"/>
    <w:rsid w:val="000E3C3D"/>
    <w:rsid w:val="0012561E"/>
    <w:rsid w:val="0013261D"/>
    <w:rsid w:val="00140193"/>
    <w:rsid w:val="00151721"/>
    <w:rsid w:val="0015172D"/>
    <w:rsid w:val="0016643B"/>
    <w:rsid w:val="001675BD"/>
    <w:rsid w:val="001726AF"/>
    <w:rsid w:val="00181A9D"/>
    <w:rsid w:val="001870CA"/>
    <w:rsid w:val="001A38BA"/>
    <w:rsid w:val="001B0208"/>
    <w:rsid w:val="001B67D4"/>
    <w:rsid w:val="001C2714"/>
    <w:rsid w:val="001D408C"/>
    <w:rsid w:val="001F782E"/>
    <w:rsid w:val="00203CA7"/>
    <w:rsid w:val="00230D7C"/>
    <w:rsid w:val="0024617E"/>
    <w:rsid w:val="002508DA"/>
    <w:rsid w:val="0028294C"/>
    <w:rsid w:val="00283C4F"/>
    <w:rsid w:val="002956C3"/>
    <w:rsid w:val="002B3B13"/>
    <w:rsid w:val="002D513F"/>
    <w:rsid w:val="002E3807"/>
    <w:rsid w:val="00307634"/>
    <w:rsid w:val="00307F12"/>
    <w:rsid w:val="003165C9"/>
    <w:rsid w:val="00332AB6"/>
    <w:rsid w:val="00336797"/>
    <w:rsid w:val="00340115"/>
    <w:rsid w:val="00345D9C"/>
    <w:rsid w:val="00346EA7"/>
    <w:rsid w:val="00353192"/>
    <w:rsid w:val="0037286C"/>
    <w:rsid w:val="00373622"/>
    <w:rsid w:val="003753BC"/>
    <w:rsid w:val="003A7B8E"/>
    <w:rsid w:val="003B3907"/>
    <w:rsid w:val="003C313D"/>
    <w:rsid w:val="003E1FB6"/>
    <w:rsid w:val="003E5B74"/>
    <w:rsid w:val="003F1D5D"/>
    <w:rsid w:val="00411655"/>
    <w:rsid w:val="0041302E"/>
    <w:rsid w:val="00417778"/>
    <w:rsid w:val="00420C48"/>
    <w:rsid w:val="00440A5E"/>
    <w:rsid w:val="0044481E"/>
    <w:rsid w:val="00447137"/>
    <w:rsid w:val="0046448C"/>
    <w:rsid w:val="004665F2"/>
    <w:rsid w:val="00485F69"/>
    <w:rsid w:val="00493C92"/>
    <w:rsid w:val="00497D58"/>
    <w:rsid w:val="004A241A"/>
    <w:rsid w:val="004A3C76"/>
    <w:rsid w:val="004D602F"/>
    <w:rsid w:val="004E2545"/>
    <w:rsid w:val="004F3488"/>
    <w:rsid w:val="004F713F"/>
    <w:rsid w:val="004F728B"/>
    <w:rsid w:val="00500635"/>
    <w:rsid w:val="00500AC5"/>
    <w:rsid w:val="00505C45"/>
    <w:rsid w:val="0051504A"/>
    <w:rsid w:val="005347B7"/>
    <w:rsid w:val="00540607"/>
    <w:rsid w:val="00563918"/>
    <w:rsid w:val="00564FE3"/>
    <w:rsid w:val="00572A12"/>
    <w:rsid w:val="005811E1"/>
    <w:rsid w:val="00585EF0"/>
    <w:rsid w:val="005979A0"/>
    <w:rsid w:val="005A290E"/>
    <w:rsid w:val="005B424E"/>
    <w:rsid w:val="005C2CF9"/>
    <w:rsid w:val="00602886"/>
    <w:rsid w:val="00617451"/>
    <w:rsid w:val="00620CB4"/>
    <w:rsid w:val="00622857"/>
    <w:rsid w:val="00634798"/>
    <w:rsid w:val="006432E9"/>
    <w:rsid w:val="00645CEF"/>
    <w:rsid w:val="00647CC5"/>
    <w:rsid w:val="00664641"/>
    <w:rsid w:val="00671582"/>
    <w:rsid w:val="00671785"/>
    <w:rsid w:val="0067699C"/>
    <w:rsid w:val="006819B0"/>
    <w:rsid w:val="0068776A"/>
    <w:rsid w:val="00691288"/>
    <w:rsid w:val="006A4FA5"/>
    <w:rsid w:val="006B39AE"/>
    <w:rsid w:val="006B3AC5"/>
    <w:rsid w:val="006D68D6"/>
    <w:rsid w:val="006E4EC1"/>
    <w:rsid w:val="006F372B"/>
    <w:rsid w:val="00706110"/>
    <w:rsid w:val="00721F87"/>
    <w:rsid w:val="00722CE8"/>
    <w:rsid w:val="00723143"/>
    <w:rsid w:val="00726DA7"/>
    <w:rsid w:val="00737AA1"/>
    <w:rsid w:val="00765616"/>
    <w:rsid w:val="00784D2D"/>
    <w:rsid w:val="0079678E"/>
    <w:rsid w:val="007C0DE4"/>
    <w:rsid w:val="007D1011"/>
    <w:rsid w:val="007D3CB5"/>
    <w:rsid w:val="007E4078"/>
    <w:rsid w:val="007F1B8D"/>
    <w:rsid w:val="007F696F"/>
    <w:rsid w:val="00831E5F"/>
    <w:rsid w:val="0083329A"/>
    <w:rsid w:val="00844BEC"/>
    <w:rsid w:val="00850294"/>
    <w:rsid w:val="00855E0B"/>
    <w:rsid w:val="00862019"/>
    <w:rsid w:val="0087071A"/>
    <w:rsid w:val="00871AC0"/>
    <w:rsid w:val="0087679F"/>
    <w:rsid w:val="00882501"/>
    <w:rsid w:val="008A0823"/>
    <w:rsid w:val="008A136E"/>
    <w:rsid w:val="008A2252"/>
    <w:rsid w:val="008A39DF"/>
    <w:rsid w:val="008B49BF"/>
    <w:rsid w:val="008D5F32"/>
    <w:rsid w:val="008E01C0"/>
    <w:rsid w:val="00903D33"/>
    <w:rsid w:val="00914F23"/>
    <w:rsid w:val="009331BF"/>
    <w:rsid w:val="0093795F"/>
    <w:rsid w:val="00941960"/>
    <w:rsid w:val="0094590B"/>
    <w:rsid w:val="009541BF"/>
    <w:rsid w:val="009608B4"/>
    <w:rsid w:val="009672CA"/>
    <w:rsid w:val="00980155"/>
    <w:rsid w:val="009871EC"/>
    <w:rsid w:val="009876D6"/>
    <w:rsid w:val="009942B7"/>
    <w:rsid w:val="009A79EE"/>
    <w:rsid w:val="009C0D51"/>
    <w:rsid w:val="009C40A6"/>
    <w:rsid w:val="009D4833"/>
    <w:rsid w:val="009D58ED"/>
    <w:rsid w:val="00A03E0C"/>
    <w:rsid w:val="00A109B1"/>
    <w:rsid w:val="00A12647"/>
    <w:rsid w:val="00A25654"/>
    <w:rsid w:val="00A27E1B"/>
    <w:rsid w:val="00A451BE"/>
    <w:rsid w:val="00A47E12"/>
    <w:rsid w:val="00A754F0"/>
    <w:rsid w:val="00A91B93"/>
    <w:rsid w:val="00AA0967"/>
    <w:rsid w:val="00AA133D"/>
    <w:rsid w:val="00AA5B45"/>
    <w:rsid w:val="00AB66E1"/>
    <w:rsid w:val="00AB701C"/>
    <w:rsid w:val="00AC3470"/>
    <w:rsid w:val="00AC42FD"/>
    <w:rsid w:val="00AD17B9"/>
    <w:rsid w:val="00AE17A0"/>
    <w:rsid w:val="00AE43BE"/>
    <w:rsid w:val="00B0103F"/>
    <w:rsid w:val="00B01787"/>
    <w:rsid w:val="00B0475E"/>
    <w:rsid w:val="00B31BF5"/>
    <w:rsid w:val="00B452AD"/>
    <w:rsid w:val="00B52FA3"/>
    <w:rsid w:val="00B70206"/>
    <w:rsid w:val="00B70F0B"/>
    <w:rsid w:val="00B730A9"/>
    <w:rsid w:val="00B73D36"/>
    <w:rsid w:val="00BA0859"/>
    <w:rsid w:val="00BB330C"/>
    <w:rsid w:val="00BC1C32"/>
    <w:rsid w:val="00BE63A9"/>
    <w:rsid w:val="00BE773D"/>
    <w:rsid w:val="00BF2B50"/>
    <w:rsid w:val="00C071EB"/>
    <w:rsid w:val="00C11A86"/>
    <w:rsid w:val="00C12307"/>
    <w:rsid w:val="00C1455F"/>
    <w:rsid w:val="00C209EF"/>
    <w:rsid w:val="00C231DD"/>
    <w:rsid w:val="00C366C7"/>
    <w:rsid w:val="00C523F0"/>
    <w:rsid w:val="00C71BF7"/>
    <w:rsid w:val="00C72627"/>
    <w:rsid w:val="00C774C7"/>
    <w:rsid w:val="00C90C92"/>
    <w:rsid w:val="00C948FE"/>
    <w:rsid w:val="00C94BCE"/>
    <w:rsid w:val="00CB155C"/>
    <w:rsid w:val="00CC2B6A"/>
    <w:rsid w:val="00CC79CC"/>
    <w:rsid w:val="00CD0EC0"/>
    <w:rsid w:val="00CD4F19"/>
    <w:rsid w:val="00CF0E3B"/>
    <w:rsid w:val="00CF6F3B"/>
    <w:rsid w:val="00D07632"/>
    <w:rsid w:val="00D15786"/>
    <w:rsid w:val="00D17A57"/>
    <w:rsid w:val="00D34DB7"/>
    <w:rsid w:val="00D35703"/>
    <w:rsid w:val="00D3597A"/>
    <w:rsid w:val="00D424EC"/>
    <w:rsid w:val="00D5273D"/>
    <w:rsid w:val="00D64BB3"/>
    <w:rsid w:val="00D70AB9"/>
    <w:rsid w:val="00DA32FE"/>
    <w:rsid w:val="00DC5196"/>
    <w:rsid w:val="00DE3ABA"/>
    <w:rsid w:val="00E027E4"/>
    <w:rsid w:val="00E22DA5"/>
    <w:rsid w:val="00E27D53"/>
    <w:rsid w:val="00E31E7C"/>
    <w:rsid w:val="00E34AA1"/>
    <w:rsid w:val="00E42C75"/>
    <w:rsid w:val="00E5131F"/>
    <w:rsid w:val="00E52BE5"/>
    <w:rsid w:val="00E62BA9"/>
    <w:rsid w:val="00E67705"/>
    <w:rsid w:val="00E742EE"/>
    <w:rsid w:val="00E84F1F"/>
    <w:rsid w:val="00E85836"/>
    <w:rsid w:val="00E90AA2"/>
    <w:rsid w:val="00E93E1A"/>
    <w:rsid w:val="00E955B5"/>
    <w:rsid w:val="00ED1873"/>
    <w:rsid w:val="00ED35D7"/>
    <w:rsid w:val="00ED3BD2"/>
    <w:rsid w:val="00EE019D"/>
    <w:rsid w:val="00EE349E"/>
    <w:rsid w:val="00EF668C"/>
    <w:rsid w:val="00F03D36"/>
    <w:rsid w:val="00F0722F"/>
    <w:rsid w:val="00F114EF"/>
    <w:rsid w:val="00F52AD6"/>
    <w:rsid w:val="00F63261"/>
    <w:rsid w:val="00F8044E"/>
    <w:rsid w:val="00F822C2"/>
    <w:rsid w:val="00F845C7"/>
    <w:rsid w:val="00F95630"/>
    <w:rsid w:val="00FA2AE4"/>
    <w:rsid w:val="00FB0C2D"/>
    <w:rsid w:val="00FB54B0"/>
    <w:rsid w:val="00FC3843"/>
    <w:rsid w:val="00FC5113"/>
    <w:rsid w:val="00FC773D"/>
    <w:rsid w:val="00FE5EFF"/>
    <w:rsid w:val="00FE6E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DBF756"/>
  <w15:chartTrackingRefBased/>
  <w15:docId w15:val="{852E92B0-D7CF-4E0B-B455-1C2A54FD7C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70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E4078"/>
    <w:pPr>
      <w:spacing w:after="0" w:line="480" w:lineRule="auto"/>
      <w:ind w:left="720" w:hanging="720"/>
    </w:pPr>
  </w:style>
  <w:style w:type="paragraph" w:styleId="Header">
    <w:name w:val="header"/>
    <w:basedOn w:val="Normal"/>
    <w:link w:val="HeaderChar"/>
    <w:uiPriority w:val="99"/>
    <w:unhideWhenUsed/>
    <w:rsid w:val="009871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9871EC"/>
  </w:style>
  <w:style w:type="paragraph" w:styleId="Footer">
    <w:name w:val="footer"/>
    <w:basedOn w:val="Normal"/>
    <w:link w:val="FooterChar"/>
    <w:uiPriority w:val="99"/>
    <w:unhideWhenUsed/>
    <w:rsid w:val="009871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9871EC"/>
  </w:style>
  <w:style w:type="character" w:styleId="PlaceholderText">
    <w:name w:val="Placeholder Text"/>
    <w:basedOn w:val="DefaultParagraphFont"/>
    <w:uiPriority w:val="99"/>
    <w:semiHidden/>
    <w:rsid w:val="009541B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eader" Target="header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5</Pages>
  <Words>26806</Words>
  <Characters>152800</Characters>
  <Application>Microsoft Office Word</Application>
  <DocSecurity>0</DocSecurity>
  <Lines>1273</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mon Lin</dc:creator>
  <cp:keywords/>
  <dc:description/>
  <cp:lastModifiedBy>Lemon Lin</cp:lastModifiedBy>
  <cp:revision>3</cp:revision>
  <dcterms:created xsi:type="dcterms:W3CDTF">2020-09-23T21:49:00Z</dcterms:created>
  <dcterms:modified xsi:type="dcterms:W3CDTF">2020-10-01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zKySxG3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